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A3138C">
        <w:rPr>
          <w:rFonts w:ascii="Arial" w:hAnsi="Arial" w:cs="Arial"/>
          <w:szCs w:val="12"/>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TOCHeading"/>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TOCHeading"/>
        <w:rPr>
          <w:smallCaps w:val="0"/>
          <w:spacing w:val="0"/>
          <w:sz w:val="24"/>
          <w:szCs w:val="24"/>
          <w:lang w:bidi="ar-SA"/>
        </w:rPr>
      </w:pPr>
    </w:p>
    <w:p w14:paraId="0905A146" w14:textId="77777777" w:rsidR="004A6464" w:rsidRDefault="004A6464">
      <w:pPr>
        <w:pStyle w:val="TOCHeading"/>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TOCHeading"/>
          </w:pPr>
          <w:r>
            <w:t>Conteúdo</w:t>
          </w:r>
        </w:p>
        <w:p w14:paraId="4E2A8061" w14:textId="17ED9D18" w:rsidR="00307E23" w:rsidRDefault="003B1627">
          <w:pPr>
            <w:pStyle w:val="TOC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yperlink"/>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501B09">
          <w:pPr>
            <w:pStyle w:val="TOC2"/>
            <w:tabs>
              <w:tab w:val="right" w:leader="dot" w:pos="8656"/>
            </w:tabs>
            <w:rPr>
              <w:rFonts w:eastAsiaTheme="minorEastAsia" w:cstheme="minorBidi"/>
              <w:noProof/>
              <w:sz w:val="22"/>
              <w:szCs w:val="22"/>
              <w:lang w:eastAsia="pt-PT"/>
            </w:rPr>
          </w:pPr>
          <w:hyperlink w:anchor="_Toc484442666" w:history="1">
            <w:r w:rsidR="00307E23" w:rsidRPr="008E0A77">
              <w:rPr>
                <w:rStyle w:val="Hyperlink"/>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501B09">
          <w:pPr>
            <w:pStyle w:val="TOC2"/>
            <w:tabs>
              <w:tab w:val="right" w:leader="dot" w:pos="8656"/>
            </w:tabs>
            <w:rPr>
              <w:rFonts w:eastAsiaTheme="minorEastAsia" w:cstheme="minorBidi"/>
              <w:noProof/>
              <w:sz w:val="22"/>
              <w:szCs w:val="22"/>
              <w:lang w:eastAsia="pt-PT"/>
            </w:rPr>
          </w:pPr>
          <w:hyperlink w:anchor="_Toc484442667" w:history="1">
            <w:r w:rsidR="00307E23" w:rsidRPr="008E0A77">
              <w:rPr>
                <w:rStyle w:val="Hyperlink"/>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501B09">
          <w:pPr>
            <w:pStyle w:val="TOC2"/>
            <w:tabs>
              <w:tab w:val="right" w:leader="dot" w:pos="8656"/>
            </w:tabs>
            <w:rPr>
              <w:rFonts w:eastAsiaTheme="minorEastAsia" w:cstheme="minorBidi"/>
              <w:noProof/>
              <w:sz w:val="22"/>
              <w:szCs w:val="22"/>
              <w:lang w:eastAsia="pt-PT"/>
            </w:rPr>
          </w:pPr>
          <w:hyperlink w:anchor="_Toc484442668" w:history="1">
            <w:r w:rsidR="00307E23" w:rsidRPr="008E0A77">
              <w:rPr>
                <w:rStyle w:val="Hyperlink"/>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501B09">
          <w:pPr>
            <w:pStyle w:val="TOC1"/>
            <w:tabs>
              <w:tab w:val="right" w:leader="dot" w:pos="8656"/>
            </w:tabs>
            <w:rPr>
              <w:rFonts w:eastAsiaTheme="minorEastAsia" w:cstheme="minorBidi"/>
              <w:noProof/>
              <w:sz w:val="22"/>
              <w:szCs w:val="22"/>
              <w:lang w:eastAsia="pt-PT"/>
            </w:rPr>
          </w:pPr>
          <w:hyperlink w:anchor="_Toc484442669" w:history="1">
            <w:r w:rsidR="00307E23" w:rsidRPr="008E0A77">
              <w:rPr>
                <w:rStyle w:val="Hyperlink"/>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501B09">
          <w:pPr>
            <w:pStyle w:val="TOC2"/>
            <w:tabs>
              <w:tab w:val="right" w:leader="dot" w:pos="8656"/>
            </w:tabs>
            <w:rPr>
              <w:rFonts w:eastAsiaTheme="minorEastAsia" w:cstheme="minorBidi"/>
              <w:noProof/>
              <w:sz w:val="22"/>
              <w:szCs w:val="22"/>
              <w:lang w:eastAsia="pt-PT"/>
            </w:rPr>
          </w:pPr>
          <w:hyperlink w:anchor="_Toc484442670" w:history="1">
            <w:r w:rsidR="00307E23" w:rsidRPr="008E0A77">
              <w:rPr>
                <w:rStyle w:val="Hyperlink"/>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501B09">
          <w:pPr>
            <w:pStyle w:val="TOC2"/>
            <w:tabs>
              <w:tab w:val="right" w:leader="dot" w:pos="8656"/>
            </w:tabs>
            <w:rPr>
              <w:rFonts w:eastAsiaTheme="minorEastAsia" w:cstheme="minorBidi"/>
              <w:noProof/>
              <w:sz w:val="22"/>
              <w:szCs w:val="22"/>
              <w:lang w:eastAsia="pt-PT"/>
            </w:rPr>
          </w:pPr>
          <w:hyperlink w:anchor="_Toc484442671" w:history="1">
            <w:r w:rsidR="00307E23" w:rsidRPr="008E0A77">
              <w:rPr>
                <w:rStyle w:val="Hyperlink"/>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501B09">
          <w:pPr>
            <w:pStyle w:val="TOC2"/>
            <w:tabs>
              <w:tab w:val="right" w:leader="dot" w:pos="8656"/>
            </w:tabs>
            <w:rPr>
              <w:rFonts w:eastAsiaTheme="minorEastAsia" w:cstheme="minorBidi"/>
              <w:noProof/>
              <w:sz w:val="22"/>
              <w:szCs w:val="22"/>
              <w:lang w:eastAsia="pt-PT"/>
            </w:rPr>
          </w:pPr>
          <w:hyperlink w:anchor="_Toc484442672" w:history="1">
            <w:r w:rsidR="00307E23" w:rsidRPr="008E0A77">
              <w:rPr>
                <w:rStyle w:val="Hyperlink"/>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501B09">
          <w:pPr>
            <w:pStyle w:val="TOC2"/>
            <w:tabs>
              <w:tab w:val="right" w:leader="dot" w:pos="8656"/>
            </w:tabs>
            <w:rPr>
              <w:rFonts w:eastAsiaTheme="minorEastAsia" w:cstheme="minorBidi"/>
              <w:noProof/>
              <w:sz w:val="22"/>
              <w:szCs w:val="22"/>
              <w:lang w:eastAsia="pt-PT"/>
            </w:rPr>
          </w:pPr>
          <w:hyperlink w:anchor="_Toc484442673" w:history="1">
            <w:r w:rsidR="00307E23" w:rsidRPr="008E0A77">
              <w:rPr>
                <w:rStyle w:val="Hyperlink"/>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501B09">
          <w:pPr>
            <w:pStyle w:val="TOC2"/>
            <w:tabs>
              <w:tab w:val="right" w:leader="dot" w:pos="8656"/>
            </w:tabs>
            <w:rPr>
              <w:rFonts w:eastAsiaTheme="minorEastAsia" w:cstheme="minorBidi"/>
              <w:noProof/>
              <w:sz w:val="22"/>
              <w:szCs w:val="22"/>
              <w:lang w:eastAsia="pt-PT"/>
            </w:rPr>
          </w:pPr>
          <w:hyperlink w:anchor="_Toc484442674" w:history="1">
            <w:r w:rsidR="00307E23" w:rsidRPr="008E0A77">
              <w:rPr>
                <w:rStyle w:val="Hyperlink"/>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501B09">
          <w:pPr>
            <w:pStyle w:val="TOC2"/>
            <w:tabs>
              <w:tab w:val="right" w:leader="dot" w:pos="8656"/>
            </w:tabs>
            <w:rPr>
              <w:rFonts w:eastAsiaTheme="minorEastAsia" w:cstheme="minorBidi"/>
              <w:noProof/>
              <w:sz w:val="22"/>
              <w:szCs w:val="22"/>
              <w:lang w:eastAsia="pt-PT"/>
            </w:rPr>
          </w:pPr>
          <w:hyperlink w:anchor="_Toc484442675" w:history="1">
            <w:r w:rsidR="00307E23" w:rsidRPr="008E0A77">
              <w:rPr>
                <w:rStyle w:val="Hyperlink"/>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501B09">
          <w:pPr>
            <w:pStyle w:val="TOC2"/>
            <w:tabs>
              <w:tab w:val="right" w:leader="dot" w:pos="8656"/>
            </w:tabs>
            <w:rPr>
              <w:rFonts w:eastAsiaTheme="minorEastAsia" w:cstheme="minorBidi"/>
              <w:noProof/>
              <w:sz w:val="22"/>
              <w:szCs w:val="22"/>
              <w:lang w:eastAsia="pt-PT"/>
            </w:rPr>
          </w:pPr>
          <w:hyperlink w:anchor="_Toc484442676" w:history="1">
            <w:r w:rsidR="00307E23" w:rsidRPr="008E0A77">
              <w:rPr>
                <w:rStyle w:val="Hyperlink"/>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501B09">
          <w:pPr>
            <w:pStyle w:val="TOC2"/>
            <w:tabs>
              <w:tab w:val="right" w:leader="dot" w:pos="8656"/>
            </w:tabs>
            <w:rPr>
              <w:rFonts w:eastAsiaTheme="minorEastAsia" w:cstheme="minorBidi"/>
              <w:noProof/>
              <w:sz w:val="22"/>
              <w:szCs w:val="22"/>
              <w:lang w:eastAsia="pt-PT"/>
            </w:rPr>
          </w:pPr>
          <w:hyperlink w:anchor="_Toc484442677" w:history="1">
            <w:r w:rsidR="00307E23" w:rsidRPr="008E0A77">
              <w:rPr>
                <w:rStyle w:val="Hyperlink"/>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501B09">
          <w:pPr>
            <w:pStyle w:val="TOC2"/>
            <w:tabs>
              <w:tab w:val="right" w:leader="dot" w:pos="8656"/>
            </w:tabs>
            <w:rPr>
              <w:rFonts w:eastAsiaTheme="minorEastAsia" w:cstheme="minorBidi"/>
              <w:noProof/>
              <w:sz w:val="22"/>
              <w:szCs w:val="22"/>
              <w:lang w:eastAsia="pt-PT"/>
            </w:rPr>
          </w:pPr>
          <w:hyperlink w:anchor="_Toc484442678" w:history="1">
            <w:r w:rsidR="00307E23" w:rsidRPr="008E0A77">
              <w:rPr>
                <w:rStyle w:val="Hyperlink"/>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501B09">
          <w:pPr>
            <w:pStyle w:val="TOC2"/>
            <w:tabs>
              <w:tab w:val="right" w:leader="dot" w:pos="8656"/>
            </w:tabs>
            <w:rPr>
              <w:rFonts w:eastAsiaTheme="minorEastAsia" w:cstheme="minorBidi"/>
              <w:noProof/>
              <w:sz w:val="22"/>
              <w:szCs w:val="22"/>
              <w:lang w:eastAsia="pt-PT"/>
            </w:rPr>
          </w:pPr>
          <w:hyperlink w:anchor="_Toc484442679" w:history="1">
            <w:r w:rsidR="00307E23" w:rsidRPr="008E0A77">
              <w:rPr>
                <w:rStyle w:val="Hyperlink"/>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501B09">
          <w:pPr>
            <w:pStyle w:val="TOC2"/>
            <w:tabs>
              <w:tab w:val="right" w:leader="dot" w:pos="8656"/>
            </w:tabs>
            <w:rPr>
              <w:rFonts w:eastAsiaTheme="minorEastAsia" w:cstheme="minorBidi"/>
              <w:noProof/>
              <w:sz w:val="22"/>
              <w:szCs w:val="22"/>
              <w:lang w:eastAsia="pt-PT"/>
            </w:rPr>
          </w:pPr>
          <w:hyperlink w:anchor="_Toc484442680" w:history="1">
            <w:r w:rsidR="00307E23" w:rsidRPr="008E0A77">
              <w:rPr>
                <w:rStyle w:val="Hyperlink"/>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501B09">
          <w:pPr>
            <w:pStyle w:val="TOC2"/>
            <w:tabs>
              <w:tab w:val="right" w:leader="dot" w:pos="8656"/>
            </w:tabs>
            <w:rPr>
              <w:rFonts w:eastAsiaTheme="minorEastAsia" w:cstheme="minorBidi"/>
              <w:noProof/>
              <w:sz w:val="22"/>
              <w:szCs w:val="22"/>
              <w:lang w:eastAsia="pt-PT"/>
            </w:rPr>
          </w:pPr>
          <w:hyperlink w:anchor="_Toc484442681" w:history="1">
            <w:r w:rsidR="00307E23" w:rsidRPr="008E0A77">
              <w:rPr>
                <w:rStyle w:val="Hyperlink"/>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501B09">
          <w:pPr>
            <w:pStyle w:val="TOC2"/>
            <w:tabs>
              <w:tab w:val="right" w:leader="dot" w:pos="8656"/>
            </w:tabs>
            <w:rPr>
              <w:rFonts w:eastAsiaTheme="minorEastAsia" w:cstheme="minorBidi"/>
              <w:noProof/>
              <w:sz w:val="22"/>
              <w:szCs w:val="22"/>
              <w:lang w:eastAsia="pt-PT"/>
            </w:rPr>
          </w:pPr>
          <w:hyperlink w:anchor="_Toc484442682" w:history="1">
            <w:r w:rsidR="00307E23" w:rsidRPr="008E0A77">
              <w:rPr>
                <w:rStyle w:val="Hyperlink"/>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501B09">
          <w:pPr>
            <w:pStyle w:val="TOC2"/>
            <w:tabs>
              <w:tab w:val="right" w:leader="dot" w:pos="8656"/>
            </w:tabs>
            <w:rPr>
              <w:rFonts w:eastAsiaTheme="minorEastAsia" w:cstheme="minorBidi"/>
              <w:noProof/>
              <w:sz w:val="22"/>
              <w:szCs w:val="22"/>
              <w:lang w:eastAsia="pt-PT"/>
            </w:rPr>
          </w:pPr>
          <w:hyperlink w:anchor="_Toc484442683" w:history="1">
            <w:r w:rsidR="00307E23" w:rsidRPr="008E0A77">
              <w:rPr>
                <w:rStyle w:val="Hyperlink"/>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501B09">
          <w:pPr>
            <w:pStyle w:val="TOC2"/>
            <w:tabs>
              <w:tab w:val="right" w:leader="dot" w:pos="8656"/>
            </w:tabs>
            <w:rPr>
              <w:rFonts w:eastAsiaTheme="minorEastAsia" w:cstheme="minorBidi"/>
              <w:noProof/>
              <w:sz w:val="22"/>
              <w:szCs w:val="22"/>
              <w:lang w:eastAsia="pt-PT"/>
            </w:rPr>
          </w:pPr>
          <w:hyperlink w:anchor="_Toc484442684" w:history="1">
            <w:r w:rsidR="00307E23" w:rsidRPr="008E0A77">
              <w:rPr>
                <w:rStyle w:val="Hyperlink"/>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501B09">
          <w:pPr>
            <w:pStyle w:val="TOC1"/>
            <w:tabs>
              <w:tab w:val="right" w:leader="dot" w:pos="8656"/>
            </w:tabs>
            <w:rPr>
              <w:rFonts w:eastAsiaTheme="minorEastAsia" w:cstheme="minorBidi"/>
              <w:noProof/>
              <w:sz w:val="22"/>
              <w:szCs w:val="22"/>
              <w:lang w:eastAsia="pt-PT"/>
            </w:rPr>
          </w:pPr>
          <w:hyperlink w:anchor="_Toc484442685" w:history="1">
            <w:r w:rsidR="00307E23" w:rsidRPr="008E0A77">
              <w:rPr>
                <w:rStyle w:val="Hyperlink"/>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501B09">
          <w:pPr>
            <w:pStyle w:val="TOC1"/>
            <w:tabs>
              <w:tab w:val="right" w:leader="dot" w:pos="8656"/>
            </w:tabs>
            <w:rPr>
              <w:rFonts w:eastAsiaTheme="minorEastAsia" w:cstheme="minorBidi"/>
              <w:noProof/>
              <w:sz w:val="22"/>
              <w:szCs w:val="22"/>
              <w:lang w:eastAsia="pt-PT"/>
            </w:rPr>
          </w:pPr>
          <w:hyperlink w:anchor="_Toc484442686" w:history="1">
            <w:r w:rsidR="00307E23" w:rsidRPr="008E0A77">
              <w:rPr>
                <w:rStyle w:val="Hyperlink"/>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501B09">
          <w:pPr>
            <w:pStyle w:val="TOC1"/>
            <w:tabs>
              <w:tab w:val="right" w:leader="dot" w:pos="8656"/>
            </w:tabs>
            <w:rPr>
              <w:rFonts w:eastAsiaTheme="minorEastAsia" w:cstheme="minorBidi"/>
              <w:noProof/>
              <w:sz w:val="22"/>
              <w:szCs w:val="22"/>
              <w:lang w:eastAsia="pt-PT"/>
            </w:rPr>
          </w:pPr>
          <w:hyperlink w:anchor="_Toc484442687" w:history="1">
            <w:r w:rsidR="00307E23" w:rsidRPr="008E0A77">
              <w:rPr>
                <w:rStyle w:val="Hyperlink"/>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501B09">
          <w:pPr>
            <w:pStyle w:val="TOC1"/>
            <w:tabs>
              <w:tab w:val="right" w:leader="dot" w:pos="8656"/>
            </w:tabs>
            <w:rPr>
              <w:rFonts w:eastAsiaTheme="minorEastAsia" w:cstheme="minorBidi"/>
              <w:noProof/>
              <w:sz w:val="22"/>
              <w:szCs w:val="22"/>
              <w:lang w:eastAsia="pt-PT"/>
            </w:rPr>
          </w:pPr>
          <w:hyperlink w:anchor="_Toc484442688" w:history="1">
            <w:r w:rsidR="00307E23" w:rsidRPr="008E0A77">
              <w:rPr>
                <w:rStyle w:val="Hyperlink"/>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501B09">
          <w:pPr>
            <w:pStyle w:val="TOC1"/>
            <w:tabs>
              <w:tab w:val="right" w:leader="dot" w:pos="8656"/>
            </w:tabs>
            <w:rPr>
              <w:rFonts w:eastAsiaTheme="minorEastAsia" w:cstheme="minorBidi"/>
              <w:noProof/>
              <w:sz w:val="22"/>
              <w:szCs w:val="22"/>
              <w:lang w:eastAsia="pt-PT"/>
            </w:rPr>
          </w:pPr>
          <w:hyperlink w:anchor="_Toc484442689" w:history="1">
            <w:r w:rsidR="00307E23" w:rsidRPr="008E0A77">
              <w:rPr>
                <w:rStyle w:val="Hyperlink"/>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0905A163" w14:textId="77777777" w:rsidR="001F1E4D" w:rsidRPr="00BA26C3" w:rsidRDefault="004C30F9" w:rsidP="00AA60D4">
      <w:pPr>
        <w:rPr>
          <w:rStyle w:val="Hyperlink"/>
          <w:noProof/>
          <w:color w:val="auto"/>
          <w:u w:val="none"/>
        </w:rPr>
      </w:pPr>
      <w:r w:rsidRPr="002A4B1A">
        <w:rPr>
          <w:rStyle w:val="Hyperlink"/>
          <w:caps/>
          <w:noProof/>
          <w:color w:val="auto"/>
          <w:u w:val="none"/>
        </w:rPr>
        <w:fldChar w:fldCharType="begin"/>
      </w:r>
      <w:r w:rsidR="00726B64" w:rsidRPr="00BA26C3">
        <w:rPr>
          <w:rStyle w:val="Hyperlink"/>
          <w:caps/>
          <w:noProof/>
          <w:color w:val="auto"/>
          <w:u w:val="none"/>
        </w:rPr>
        <w:instrText xml:space="preserve"> TOC \c "Fig. 2 – Camadas do Cloud computing (ada" </w:instrText>
      </w:r>
      <w:r w:rsidRPr="002A4B1A">
        <w:rPr>
          <w:rStyle w:val="Hyperlink"/>
          <w:caps/>
          <w:noProof/>
          <w:color w:val="auto"/>
          <w:u w:val="none"/>
        </w:rPr>
        <w:fldChar w:fldCharType="separate"/>
      </w:r>
      <w:r w:rsidR="00F13DAB" w:rsidRPr="00BA26C3">
        <w:rPr>
          <w:rStyle w:val="Hyperlink"/>
          <w:b/>
          <w:bCs/>
          <w:caps/>
          <w:noProof/>
          <w:color w:val="auto"/>
          <w:u w:val="none"/>
        </w:rPr>
        <w:t>No table of figures entries found.</w:t>
      </w:r>
      <w:r w:rsidRPr="002A4B1A">
        <w:rPr>
          <w:rStyle w:val="Hyperlink"/>
          <w:noProof/>
          <w:color w:val="auto"/>
          <w:u w:val="none"/>
        </w:rPr>
        <w:fldChar w:fldCharType="end"/>
      </w:r>
    </w:p>
    <w:p w14:paraId="0905A164" w14:textId="77777777" w:rsidR="001F1E4D" w:rsidRPr="00BA26C3" w:rsidRDefault="001F1E4D" w:rsidP="00AA60D4">
      <w:pPr>
        <w:rPr>
          <w:rStyle w:val="Hyperlink"/>
          <w:noProof/>
          <w:color w:val="auto"/>
          <w:u w:val="none"/>
        </w:rPr>
      </w:pPr>
    </w:p>
    <w:p w14:paraId="0905A165" w14:textId="77777777" w:rsidR="004A6464" w:rsidRPr="00BA26C3" w:rsidRDefault="004A6464" w:rsidP="00AA60D4">
      <w:pPr>
        <w:rPr>
          <w:rStyle w:val="Hyperlink"/>
          <w:noProof/>
          <w:color w:val="auto"/>
          <w:u w:val="none"/>
        </w:rPr>
      </w:pPr>
      <w:r w:rsidRPr="00BA26C3">
        <w:rPr>
          <w:rStyle w:val="Hyperlink"/>
          <w:noProof/>
          <w:color w:val="auto"/>
          <w:u w:val="none"/>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0905A16B" w14:textId="307CB3AA" w:rsidR="004A6464" w:rsidRPr="00A3138C" w:rsidRDefault="004C30F9" w:rsidP="0070556F">
      <w:pPr>
        <w:rPr>
          <w:rStyle w:val="Hyperlink"/>
          <w:noProof/>
          <w:color w:val="auto"/>
          <w:u w:val="none"/>
          <w:lang w:val="en-US"/>
        </w:rPr>
      </w:pPr>
      <w:r w:rsidRPr="002A4B1A">
        <w:rPr>
          <w:rStyle w:val="Hyperlink"/>
          <w:caps/>
          <w:noProof/>
          <w:color w:val="auto"/>
          <w:u w:val="none"/>
        </w:rPr>
        <w:fldChar w:fldCharType="begin"/>
      </w:r>
      <w:r w:rsidR="00AA60D4" w:rsidRPr="00A03DDF">
        <w:rPr>
          <w:rStyle w:val="Hyperlink"/>
          <w:caps/>
          <w:noProof/>
          <w:color w:val="auto"/>
          <w:u w:val="none"/>
          <w:lang w:val="en-US"/>
        </w:rPr>
        <w:instrText xml:space="preserve"> TOC \c "Fig. 2 – Camadas do Cloud computing (ada" </w:instrText>
      </w:r>
      <w:r w:rsidRPr="002A4B1A">
        <w:rPr>
          <w:rStyle w:val="Hyperlink"/>
          <w:caps/>
          <w:noProof/>
          <w:color w:val="auto"/>
          <w:u w:val="none"/>
        </w:rPr>
        <w:fldChar w:fldCharType="separate"/>
      </w:r>
      <w:r w:rsidR="00AA60D4" w:rsidRPr="00BA26C3">
        <w:rPr>
          <w:rStyle w:val="Hyperlink"/>
          <w:b/>
          <w:bCs/>
          <w:caps/>
          <w:noProof/>
          <w:color w:val="auto"/>
          <w:u w:val="none"/>
          <w:lang w:val="en-US"/>
        </w:rPr>
        <w:t>No table of figures entries found.</w:t>
      </w:r>
      <w:r w:rsidRPr="002A4B1A">
        <w:rPr>
          <w:rStyle w:val="Hyperlink"/>
          <w:noProof/>
          <w:color w:val="auto"/>
          <w:u w:val="none"/>
        </w:rPr>
        <w:fldChar w:fldCharType="end"/>
      </w:r>
    </w:p>
    <w:p w14:paraId="3B055D25" w14:textId="037710B5" w:rsidR="00A03DDF" w:rsidRPr="00A3138C" w:rsidRDefault="00A03DDF">
      <w:pPr>
        <w:spacing w:after="200"/>
        <w:jc w:val="left"/>
        <w:rPr>
          <w:rStyle w:val="Hyperlink"/>
          <w:noProof/>
          <w:color w:val="auto"/>
          <w:u w:val="none"/>
          <w:lang w:val="en-US"/>
        </w:rPr>
      </w:pPr>
      <w:r w:rsidRPr="00A3138C">
        <w:rPr>
          <w:rStyle w:val="Hyperlink"/>
          <w:noProof/>
          <w:color w:val="auto"/>
          <w:u w:val="none"/>
          <w:lang w:val="en-US"/>
        </w:rPr>
        <w:br w:type="page"/>
      </w:r>
    </w:p>
    <w:p w14:paraId="09C89D3D" w14:textId="77777777" w:rsidR="0070556F" w:rsidRPr="00A3138C" w:rsidRDefault="0070556F" w:rsidP="0070556F">
      <w:pPr>
        <w:rPr>
          <w:rStyle w:val="Hyperlink"/>
          <w:noProof/>
          <w:color w:val="auto"/>
          <w:u w:val="none"/>
          <w:lang w:val="en-US"/>
        </w:rPr>
      </w:pPr>
    </w:p>
    <w:p w14:paraId="30B0CE78" w14:textId="5D3129FA" w:rsidR="0070556F" w:rsidRPr="00A3138C" w:rsidRDefault="0070556F" w:rsidP="0070556F">
      <w:pPr>
        <w:rPr>
          <w:rStyle w:val="Hyperlink"/>
          <w:noProof/>
          <w:color w:val="auto"/>
          <w:u w:val="none"/>
          <w:lang w:val="en-US"/>
        </w:rPr>
      </w:pPr>
    </w:p>
    <w:p w14:paraId="42244791" w14:textId="6C9A2BE3" w:rsidR="0070556F" w:rsidRPr="00A3138C" w:rsidRDefault="0070556F" w:rsidP="0070556F">
      <w:pPr>
        <w:rPr>
          <w:rStyle w:val="Hyperlink"/>
          <w:noProof/>
          <w:color w:val="auto"/>
          <w:u w:val="none"/>
          <w:lang w:val="en-US"/>
        </w:rPr>
      </w:pPr>
    </w:p>
    <w:p w14:paraId="7192A564" w14:textId="41789754" w:rsidR="0070556F" w:rsidRPr="00A3138C" w:rsidRDefault="0070556F" w:rsidP="0070556F">
      <w:pPr>
        <w:rPr>
          <w:rStyle w:val="Hyperlink"/>
          <w:noProof/>
          <w:color w:val="auto"/>
          <w:u w:val="none"/>
          <w:lang w:val="en-US"/>
        </w:rPr>
      </w:pPr>
    </w:p>
    <w:p w14:paraId="4A525AF0" w14:textId="77777777" w:rsidR="0070556F" w:rsidRPr="00A3138C" w:rsidRDefault="0070556F" w:rsidP="0070556F">
      <w:pPr>
        <w:rPr>
          <w:rStyle w:val="Hyperlink"/>
          <w:noProof/>
          <w:color w:val="auto"/>
          <w:u w:val="none"/>
          <w:lang w:val="en-US"/>
        </w:rPr>
        <w:sectPr w:rsidR="0070556F" w:rsidRPr="00A3138C"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A4B1A" w:rsidRDefault="00A03DDF" w:rsidP="00A03DDF">
      <w:pPr>
        <w:rPr>
          <w:rStyle w:val="Hyperlink"/>
          <w:noProof/>
          <w:color w:val="auto"/>
          <w:u w:val="none"/>
        </w:rPr>
      </w:pPr>
    </w:p>
    <w:tbl>
      <w:tblPr>
        <w:tblStyle w:val="TableGrid"/>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yperlink"/>
                <w:noProof/>
                <w:color w:val="auto"/>
                <w:u w:val="none"/>
                <w:lang w:val="en-US"/>
              </w:rPr>
            </w:pPr>
            <w:r>
              <w:rPr>
                <w:rStyle w:val="Hyperlink"/>
                <w:noProof/>
                <w:color w:val="auto"/>
                <w:u w:val="none"/>
                <w:lang w:val="en-US"/>
              </w:rPr>
              <w:t>HMI</w:t>
            </w:r>
          </w:p>
        </w:tc>
        <w:tc>
          <w:tcPr>
            <w:tcW w:w="7564" w:type="dxa"/>
          </w:tcPr>
          <w:p w14:paraId="1C19A6C2" w14:textId="1EBE2CD6" w:rsidR="00A03DDF" w:rsidRDefault="00A03DDF" w:rsidP="00AA60D4">
            <w:pPr>
              <w:rPr>
                <w:rStyle w:val="Hyperlink"/>
                <w:noProof/>
                <w:color w:val="auto"/>
                <w:u w:val="none"/>
                <w:lang w:val="en-US"/>
              </w:rPr>
            </w:pPr>
            <w:r>
              <w:rPr>
                <w:rStyle w:val="Hyperlink"/>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yperlink"/>
                <w:noProof/>
                <w:color w:val="auto"/>
                <w:u w:val="none"/>
                <w:lang w:val="en-US"/>
              </w:rPr>
            </w:pPr>
            <w:r>
              <w:rPr>
                <w:rStyle w:val="Hyperlink"/>
                <w:noProof/>
                <w:color w:val="auto"/>
                <w:u w:val="none"/>
                <w:lang w:val="en-US"/>
              </w:rPr>
              <w:t>PAC</w:t>
            </w:r>
          </w:p>
        </w:tc>
        <w:tc>
          <w:tcPr>
            <w:tcW w:w="7564" w:type="dxa"/>
          </w:tcPr>
          <w:p w14:paraId="4BAD33CF" w14:textId="1701DE30" w:rsidR="00A03DDF" w:rsidRDefault="00A03DDF" w:rsidP="00AA60D4">
            <w:pPr>
              <w:rPr>
                <w:rStyle w:val="Hyperlink"/>
                <w:noProof/>
                <w:color w:val="auto"/>
                <w:u w:val="none"/>
                <w:lang w:val="en-US"/>
              </w:rPr>
            </w:pPr>
            <w:r>
              <w:rPr>
                <w:rStyle w:val="Hyperlink"/>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yperlink"/>
                <w:noProof/>
                <w:color w:val="auto"/>
                <w:u w:val="none"/>
                <w:lang w:val="en-US"/>
              </w:rPr>
            </w:pPr>
            <w:r>
              <w:rPr>
                <w:rStyle w:val="Hyperlink"/>
                <w:noProof/>
                <w:color w:val="auto"/>
                <w:u w:val="none"/>
                <w:lang w:val="en-US"/>
              </w:rPr>
              <w:t>PLC</w:t>
            </w:r>
          </w:p>
        </w:tc>
        <w:tc>
          <w:tcPr>
            <w:tcW w:w="7564" w:type="dxa"/>
          </w:tcPr>
          <w:p w14:paraId="35D9D165" w14:textId="2EF01142" w:rsidR="00A03DDF" w:rsidRPr="00A3138C" w:rsidRDefault="00A03DDF" w:rsidP="00AA60D4">
            <w:pPr>
              <w:rPr>
                <w:rStyle w:val="Hyperlink"/>
                <w:noProof/>
                <w:color w:val="auto"/>
                <w:u w:val="none"/>
              </w:rPr>
            </w:pPr>
            <w:r w:rsidRPr="00A3138C">
              <w:rPr>
                <w:rStyle w:val="Hyperlink"/>
                <w:noProof/>
                <w:color w:val="auto"/>
                <w:u w:val="none"/>
              </w:rPr>
              <w:t>Programmable Logical Controllers (controlador lógico programável)</w:t>
            </w:r>
          </w:p>
        </w:tc>
      </w:tr>
      <w:tr w:rsidR="00A03DDF" w:rsidRPr="00534740" w14:paraId="24866430" w14:textId="77777777" w:rsidTr="00A03DDF">
        <w:tc>
          <w:tcPr>
            <w:tcW w:w="1242" w:type="dxa"/>
          </w:tcPr>
          <w:p w14:paraId="229B515B" w14:textId="3F561BC0" w:rsidR="00A03DDF" w:rsidRDefault="00A03DDF" w:rsidP="00AA60D4">
            <w:pPr>
              <w:rPr>
                <w:rStyle w:val="Hyperlink"/>
                <w:noProof/>
                <w:color w:val="auto"/>
                <w:u w:val="none"/>
                <w:lang w:val="en-US"/>
              </w:rPr>
            </w:pPr>
            <w:r>
              <w:rPr>
                <w:rStyle w:val="Hyperlink"/>
                <w:noProof/>
                <w:color w:val="auto"/>
                <w:u w:val="none"/>
                <w:lang w:val="en-US"/>
              </w:rPr>
              <w:t>SCADA</w:t>
            </w:r>
          </w:p>
        </w:tc>
        <w:tc>
          <w:tcPr>
            <w:tcW w:w="7564" w:type="dxa"/>
          </w:tcPr>
          <w:p w14:paraId="3B8CD2F9" w14:textId="64EC8D29" w:rsidR="00A03DDF" w:rsidRDefault="00A03DDF" w:rsidP="00AA60D4">
            <w:pPr>
              <w:rPr>
                <w:rStyle w:val="Hyperlink"/>
                <w:noProof/>
                <w:color w:val="auto"/>
                <w:u w:val="none"/>
                <w:lang w:val="en-US"/>
              </w:rPr>
            </w:pPr>
            <w:r>
              <w:rPr>
                <w:rStyle w:val="Hyperlink"/>
                <w:noProof/>
                <w:color w:val="auto"/>
                <w:u w:val="none"/>
                <w:lang w:val="en-US"/>
              </w:rPr>
              <w:t>Supervisory Control and Data Acquisition</w:t>
            </w:r>
          </w:p>
        </w:tc>
      </w:tr>
      <w:tr w:rsidR="00A03DDF" w:rsidRPr="00534740" w14:paraId="3D35857E" w14:textId="77777777" w:rsidTr="00A03DDF">
        <w:tc>
          <w:tcPr>
            <w:tcW w:w="1242" w:type="dxa"/>
          </w:tcPr>
          <w:p w14:paraId="52BE5516" w14:textId="71AC3D6C" w:rsidR="00A03DDF" w:rsidRDefault="008C65EE" w:rsidP="00AA60D4">
            <w:pPr>
              <w:rPr>
                <w:rStyle w:val="Hyperlink"/>
                <w:noProof/>
                <w:color w:val="auto"/>
                <w:u w:val="none"/>
                <w:lang w:val="en-US"/>
              </w:rPr>
            </w:pPr>
            <w:r>
              <w:rPr>
                <w:rStyle w:val="Hyperlink"/>
                <w:noProof/>
                <w:color w:val="auto"/>
                <w:u w:val="none"/>
                <w:lang w:val="en-US"/>
              </w:rPr>
              <w:t>OPC</w:t>
            </w:r>
          </w:p>
        </w:tc>
        <w:tc>
          <w:tcPr>
            <w:tcW w:w="7564" w:type="dxa"/>
          </w:tcPr>
          <w:p w14:paraId="6AD30A0D" w14:textId="17193E7D" w:rsidR="00A03DDF" w:rsidRDefault="008C65EE" w:rsidP="00AA60D4">
            <w:pPr>
              <w:rPr>
                <w:rStyle w:val="Hyperlink"/>
                <w:noProof/>
                <w:color w:val="auto"/>
                <w:u w:val="none"/>
                <w:lang w:val="en-US"/>
              </w:rPr>
            </w:pPr>
            <w:r>
              <w:rPr>
                <w:rStyle w:val="Hyperlink"/>
                <w:noProof/>
                <w:color w:val="auto"/>
                <w:u w:val="none"/>
                <w:lang w:val="en-US"/>
              </w:rPr>
              <w:t>OLE (Object Linking and Embedding) for Process Control</w:t>
            </w:r>
          </w:p>
        </w:tc>
      </w:tr>
      <w:tr w:rsidR="00A03DDF" w:rsidRPr="00534740" w14:paraId="06C72C5B" w14:textId="77777777" w:rsidTr="00A03DDF">
        <w:tc>
          <w:tcPr>
            <w:tcW w:w="1242" w:type="dxa"/>
          </w:tcPr>
          <w:p w14:paraId="494EF47C" w14:textId="77777777" w:rsidR="00A03DDF" w:rsidRDefault="00A03DDF" w:rsidP="00AA60D4">
            <w:pPr>
              <w:rPr>
                <w:rStyle w:val="Hyperlink"/>
                <w:noProof/>
                <w:color w:val="auto"/>
                <w:u w:val="none"/>
                <w:lang w:val="en-US"/>
              </w:rPr>
            </w:pPr>
          </w:p>
        </w:tc>
        <w:tc>
          <w:tcPr>
            <w:tcW w:w="7564" w:type="dxa"/>
          </w:tcPr>
          <w:p w14:paraId="75061E59" w14:textId="77777777" w:rsidR="00A03DDF" w:rsidRDefault="00A03DDF" w:rsidP="00AA60D4">
            <w:pPr>
              <w:rPr>
                <w:rStyle w:val="Hyperlink"/>
                <w:noProof/>
                <w:color w:val="auto"/>
                <w:u w:val="none"/>
                <w:lang w:val="en-US"/>
              </w:rPr>
            </w:pPr>
          </w:p>
        </w:tc>
      </w:tr>
      <w:tr w:rsidR="00A03DDF" w:rsidRPr="00534740" w14:paraId="162A305F" w14:textId="77777777" w:rsidTr="00A03DDF">
        <w:tc>
          <w:tcPr>
            <w:tcW w:w="1242" w:type="dxa"/>
          </w:tcPr>
          <w:p w14:paraId="21FD4174" w14:textId="77777777" w:rsidR="00A03DDF" w:rsidRDefault="00A03DDF" w:rsidP="00AA60D4">
            <w:pPr>
              <w:rPr>
                <w:rStyle w:val="Hyperlink"/>
                <w:noProof/>
                <w:color w:val="auto"/>
                <w:u w:val="none"/>
                <w:lang w:val="en-US"/>
              </w:rPr>
            </w:pPr>
          </w:p>
        </w:tc>
        <w:tc>
          <w:tcPr>
            <w:tcW w:w="7564" w:type="dxa"/>
          </w:tcPr>
          <w:p w14:paraId="0BC4C0EE" w14:textId="77777777" w:rsidR="00A03DDF" w:rsidRDefault="00A03DDF" w:rsidP="00AA60D4">
            <w:pPr>
              <w:rPr>
                <w:rStyle w:val="Hyperlink"/>
                <w:noProof/>
                <w:color w:val="auto"/>
                <w:u w:val="none"/>
                <w:lang w:val="en-US"/>
              </w:rPr>
            </w:pPr>
          </w:p>
        </w:tc>
      </w:tr>
      <w:tr w:rsidR="00A03DDF" w:rsidRPr="00534740" w14:paraId="4488633E" w14:textId="77777777" w:rsidTr="00A03DDF">
        <w:tc>
          <w:tcPr>
            <w:tcW w:w="1242" w:type="dxa"/>
          </w:tcPr>
          <w:p w14:paraId="6B8E720B" w14:textId="77777777" w:rsidR="00A03DDF" w:rsidRDefault="00A03DDF" w:rsidP="00AA60D4">
            <w:pPr>
              <w:rPr>
                <w:rStyle w:val="Hyperlink"/>
                <w:noProof/>
                <w:color w:val="auto"/>
                <w:u w:val="none"/>
                <w:lang w:val="en-US"/>
              </w:rPr>
            </w:pPr>
          </w:p>
        </w:tc>
        <w:tc>
          <w:tcPr>
            <w:tcW w:w="7564" w:type="dxa"/>
          </w:tcPr>
          <w:p w14:paraId="52B9FF6A" w14:textId="77777777" w:rsidR="00A03DDF" w:rsidRDefault="00A03DDF" w:rsidP="00AA60D4">
            <w:pPr>
              <w:rPr>
                <w:rStyle w:val="Hyperlink"/>
                <w:noProof/>
                <w:color w:val="auto"/>
                <w:u w:val="none"/>
                <w:lang w:val="en-US"/>
              </w:rPr>
            </w:pPr>
          </w:p>
        </w:tc>
      </w:tr>
    </w:tbl>
    <w:p w14:paraId="0905A177" w14:textId="2114B8C4" w:rsidR="00A03DDF" w:rsidRDefault="00A03DDF" w:rsidP="00AA60D4">
      <w:pPr>
        <w:rPr>
          <w:rStyle w:val="Hyperlink"/>
          <w:noProof/>
          <w:color w:val="auto"/>
          <w:u w:val="none"/>
          <w:lang w:val="en-US"/>
        </w:rPr>
      </w:pPr>
    </w:p>
    <w:p w14:paraId="3300EC1B" w14:textId="77777777" w:rsidR="00A03DDF" w:rsidRDefault="00A03DDF">
      <w:pPr>
        <w:spacing w:after="200"/>
        <w:jc w:val="left"/>
        <w:rPr>
          <w:rStyle w:val="Hyperlink"/>
          <w:noProof/>
          <w:color w:val="auto"/>
          <w:u w:val="none"/>
          <w:lang w:val="en-US"/>
        </w:rPr>
      </w:pPr>
      <w:r>
        <w:rPr>
          <w:rStyle w:val="Hyperlink"/>
          <w:noProof/>
          <w:color w:val="auto"/>
          <w:u w:val="none"/>
          <w:lang w:val="en-US"/>
        </w:rPr>
        <w:br w:type="page"/>
      </w:r>
    </w:p>
    <w:p w14:paraId="175E8B5A" w14:textId="77777777" w:rsidR="002626CB" w:rsidRPr="0070556F" w:rsidRDefault="002626CB" w:rsidP="00AA60D4">
      <w:pPr>
        <w:rPr>
          <w:rStyle w:val="Hyperlink"/>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Heading1"/>
      </w:pPr>
      <w:bookmarkStart w:id="0" w:name="_Toc484442665"/>
      <w:r w:rsidRPr="002A4B1A">
        <w:lastRenderedPageBreak/>
        <w:t xml:space="preserve">1. </w:t>
      </w:r>
      <w:r w:rsidR="00952285" w:rsidRPr="002A4B1A">
        <w:t>Introdução</w:t>
      </w:r>
      <w:bookmarkEnd w:id="0"/>
    </w:p>
    <w:p w14:paraId="763F8DD2" w14:textId="5D7EF28E" w:rsidR="003C014D" w:rsidRDefault="003C014D" w:rsidP="00C4798E">
      <w:pPr>
        <w:pStyle w:val="Heading2"/>
        <w:ind w:firstLine="708"/>
      </w:pPr>
      <w:bookmarkStart w:id="1" w:name="_Toc484442666"/>
      <w:r w:rsidRPr="00FC52FE">
        <w:t>1.1 Contexto e Motivação</w:t>
      </w:r>
      <w:bookmarkEnd w:id="1"/>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7777777"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exemplo realidade aumentada, ou realidade virtual.</w:t>
      </w:r>
    </w:p>
    <w:p w14:paraId="1B3661AD" w14:textId="77777777" w:rsidR="007169AF" w:rsidRPr="007169AF" w:rsidRDefault="007169AF" w:rsidP="007169AF"/>
    <w:p w14:paraId="2CDA6670" w14:textId="06DA86B9" w:rsidR="00352309" w:rsidRPr="00352309" w:rsidRDefault="00352309" w:rsidP="00352309">
      <w:pPr>
        <w:pStyle w:val="Heading2"/>
        <w:ind w:firstLine="708"/>
      </w:pPr>
      <w:r w:rsidRPr="00FC52FE">
        <w:t>1.</w:t>
      </w:r>
      <w:r>
        <w:t>2</w:t>
      </w:r>
      <w:r w:rsidRPr="00FC52FE">
        <w:t xml:space="preserve"> Objetivos</w:t>
      </w:r>
    </w:p>
    <w:p w14:paraId="380EF13D" w14:textId="4A179A63" w:rsidR="003C014D" w:rsidRPr="00FC52FE" w:rsidRDefault="003C014D" w:rsidP="00C4798E">
      <w:pPr>
        <w:pStyle w:val="Heading2"/>
        <w:ind w:firstLine="708"/>
      </w:pPr>
      <w:bookmarkStart w:id="2" w:name="_Toc484442667"/>
      <w:r w:rsidRPr="00FC52FE">
        <w:t>1.</w:t>
      </w:r>
      <w:r w:rsidR="00352309">
        <w:t>3</w:t>
      </w:r>
      <w:r w:rsidRPr="00FC52FE">
        <w:t xml:space="preserve"> </w:t>
      </w:r>
      <w:bookmarkEnd w:id="2"/>
      <w:r w:rsidR="00352309">
        <w:t>Problema</w:t>
      </w:r>
    </w:p>
    <w:p w14:paraId="0905A184" w14:textId="313F0839" w:rsidR="00952285" w:rsidRDefault="003C014D" w:rsidP="00C4798E">
      <w:pPr>
        <w:pStyle w:val="Heading2"/>
        <w:ind w:firstLine="708"/>
      </w:pPr>
      <w:bookmarkStart w:id="3" w:name="_Toc484442668"/>
      <w:r w:rsidRPr="00FC52FE">
        <w:t>1.</w:t>
      </w:r>
      <w:r w:rsidR="00352309">
        <w:t>4</w:t>
      </w:r>
      <w:r w:rsidRPr="00FC52FE">
        <w:t xml:space="preserve"> Estrutura do Documento</w:t>
      </w:r>
      <w:bookmarkEnd w:id="3"/>
    </w:p>
    <w:p w14:paraId="5A2B2E46" w14:textId="32393E39" w:rsidR="0070761B" w:rsidRDefault="0070761B" w:rsidP="0070761B"/>
    <w:p w14:paraId="4E751C26" w14:textId="77777777" w:rsidR="0070761B" w:rsidRDefault="0070761B" w:rsidP="0070761B">
      <w:r>
        <w:t>O presente trabalho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Heading1"/>
      </w:pPr>
      <w:bookmarkStart w:id="4" w:name="_Toc484442669"/>
      <w:r w:rsidRPr="002A4B1A">
        <w:t xml:space="preserve">2. </w:t>
      </w:r>
      <w:r w:rsidR="00C4798E">
        <w:t>Estado da Arte</w:t>
      </w:r>
      <w:bookmarkEnd w:id="4"/>
    </w:p>
    <w:p w14:paraId="0905A187" w14:textId="77777777" w:rsidR="00ED1068" w:rsidRPr="002A4B1A" w:rsidRDefault="005C576B" w:rsidP="00C4798E">
      <w:pPr>
        <w:pStyle w:val="Heading2"/>
        <w:ind w:firstLine="708"/>
      </w:pPr>
      <w:bookmarkStart w:id="5" w:name="_Toc484442670"/>
      <w:r w:rsidRPr="002A4B1A">
        <w:t>2.1 Introdução</w:t>
      </w:r>
      <w:bookmarkEnd w:id="5"/>
    </w:p>
    <w:p w14:paraId="0905A18B" w14:textId="0E079D34" w:rsidR="005C576B" w:rsidRDefault="005C576B" w:rsidP="00C4798E">
      <w:pPr>
        <w:pStyle w:val="Heading2"/>
        <w:ind w:firstLine="708"/>
      </w:pPr>
      <w:bookmarkStart w:id="6" w:name="_Toc484442671"/>
      <w:r w:rsidRPr="002A4B1A">
        <w:t xml:space="preserve">2.2 </w:t>
      </w:r>
      <w:r w:rsidR="00C4798E">
        <w:t>Automação</w:t>
      </w:r>
      <w:bookmarkEnd w:id="6"/>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w:t>
      </w:r>
      <w:r w:rsidR="004B3084">
        <w:lastRenderedPageBreak/>
        <w:t xml:space="preserve">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77777777" w:rsidR="004B3084" w:rsidRDefault="004B3084" w:rsidP="004B3084">
      <w:pPr>
        <w:widowControl w:val="0"/>
        <w:autoSpaceDE w:val="0"/>
        <w:autoSpaceDN w:val="0"/>
        <w:adjustRightInd w:val="0"/>
        <w:spacing w:line="240" w:lineRule="auto"/>
      </w:pPr>
      <w:r>
        <w:t>No século XX, mais concretamente na década de 20, surgem sistemas automáticos de produção com uma maior rapidez na execução de tarefas e intervenção humana mínima, espelhados nas linhas de montagem arquitetadas por Henry Ford.</w:t>
      </w:r>
    </w:p>
    <w:p w14:paraId="522342DE" w14:textId="1082E2FA" w:rsidR="004B3084" w:rsidRDefault="004B3084" w:rsidP="004B3084">
      <w:pPr>
        <w:widowControl w:val="0"/>
        <w:autoSpaceDE w:val="0"/>
        <w:autoSpaceDN w:val="0"/>
        <w:adjustRightInd w:val="0"/>
        <w:spacing w:line="240" w:lineRule="auto"/>
      </w:pPr>
    </w:p>
    <w:p w14:paraId="35040D86" w14:textId="77777777" w:rsidR="004B3084" w:rsidRDefault="004B3084" w:rsidP="004B3084">
      <w:pPr>
        <w:keepNext/>
        <w:widowControl w:val="0"/>
        <w:autoSpaceDE w:val="0"/>
        <w:autoSpaceDN w:val="0"/>
        <w:adjustRightInd w:val="0"/>
        <w:spacing w:line="240" w:lineRule="auto"/>
      </w:pPr>
      <w:r>
        <w:rPr>
          <w:noProof/>
          <w:lang w:eastAsia="pt-PT"/>
        </w:rPr>
        <w:drawing>
          <wp:inline distT="0" distB="0" distL="0" distR="0" wp14:anchorId="6D7460D1" wp14:editId="24B31D9A">
            <wp:extent cx="5502910" cy="204216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INHA-DE-MONTAGEM-HENRY-FORD.jpg"/>
                    <pic:cNvPicPr/>
                  </pic:nvPicPr>
                  <pic:blipFill>
                    <a:blip r:embed="rId12">
                      <a:extLst>
                        <a:ext uri="{28A0092B-C50C-407E-A947-70E740481C1C}">
                          <a14:useLocalDpi xmlns:a14="http://schemas.microsoft.com/office/drawing/2010/main" val="0"/>
                        </a:ext>
                      </a:extLst>
                    </a:blip>
                    <a:stretch>
                      <a:fillRect/>
                    </a:stretch>
                  </pic:blipFill>
                  <pic:spPr>
                    <a:xfrm>
                      <a:off x="0" y="0"/>
                      <a:ext cx="5502910" cy="2042160"/>
                    </a:xfrm>
                    <a:prstGeom prst="rect">
                      <a:avLst/>
                    </a:prstGeom>
                  </pic:spPr>
                </pic:pic>
              </a:graphicData>
            </a:graphic>
          </wp:inline>
        </w:drawing>
      </w:r>
    </w:p>
    <w:p w14:paraId="778792C3" w14:textId="1BFDF62C" w:rsidR="004B3084" w:rsidRDefault="004B3084" w:rsidP="004B3084">
      <w:pPr>
        <w:pStyle w:val="Caption"/>
        <w:jc w:val="center"/>
      </w:pPr>
      <w:r>
        <w:t xml:space="preserve">Figura </w:t>
      </w:r>
      <w:fldSimple w:instr=" SEQ Figura \* ARABIC ">
        <w:r w:rsidR="00911472">
          <w:rPr>
            <w:noProof/>
          </w:rPr>
          <w:t>1</w:t>
        </w:r>
      </w:fldSimple>
      <w:r>
        <w:t xml:space="preserve"> - Linha de montagem de Henry Ford</w:t>
      </w:r>
    </w:p>
    <w:p w14:paraId="27162ED0" w14:textId="77777777"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7303A240" w14:textId="69B6FC90" w:rsidR="004B3084" w:rsidRDefault="004B3084" w:rsidP="004B3084">
      <w:r>
        <w:t>A automação evoluiu, disseminou-se, e é hoje aplicada em várias áreas ou setores da sociedade, sendo composta por vários ramos de aplicabilidade como por exemplo a automação industrial, a automação comercial ou a automação residencial.</w:t>
      </w:r>
    </w:p>
    <w:p w14:paraId="2C040817" w14:textId="22363226" w:rsidR="00B14593" w:rsidRDefault="00B14593" w:rsidP="004B3084"/>
    <w:p w14:paraId="2EE175D4" w14:textId="77777777" w:rsidR="00B14593" w:rsidRDefault="00B14593" w:rsidP="00B14593">
      <w:pPr>
        <w:keepNext/>
      </w:pPr>
      <w:r>
        <w:rPr>
          <w:noProof/>
          <w:lang w:eastAsia="pt-PT"/>
        </w:rPr>
        <w:drawing>
          <wp:inline distT="0" distB="0" distL="0" distR="0" wp14:anchorId="2DCFE8FE" wp14:editId="77A5A33F">
            <wp:extent cx="5502910" cy="275145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utomacao-industrial-600x300.jpg"/>
                    <pic:cNvPicPr/>
                  </pic:nvPicPr>
                  <pic:blipFill>
                    <a:blip r:embed="rId13">
                      <a:extLst>
                        <a:ext uri="{28A0092B-C50C-407E-A947-70E740481C1C}">
                          <a14:useLocalDpi xmlns:a14="http://schemas.microsoft.com/office/drawing/2010/main" val="0"/>
                        </a:ext>
                      </a:extLst>
                    </a:blip>
                    <a:stretch>
                      <a:fillRect/>
                    </a:stretch>
                  </pic:blipFill>
                  <pic:spPr>
                    <a:xfrm>
                      <a:off x="0" y="0"/>
                      <a:ext cx="5502910" cy="2751455"/>
                    </a:xfrm>
                    <a:prstGeom prst="rect">
                      <a:avLst/>
                    </a:prstGeom>
                  </pic:spPr>
                </pic:pic>
              </a:graphicData>
            </a:graphic>
          </wp:inline>
        </w:drawing>
      </w:r>
    </w:p>
    <w:p w14:paraId="142E94FA" w14:textId="4E2C10C4" w:rsidR="00B14593" w:rsidRDefault="00B14593" w:rsidP="00B14593">
      <w:pPr>
        <w:pStyle w:val="Caption"/>
        <w:jc w:val="center"/>
      </w:pPr>
      <w:r>
        <w:t xml:space="preserve">Figura </w:t>
      </w:r>
      <w:fldSimple w:instr=" SEQ Figura \* ARABIC ">
        <w:r w:rsidR="00911472">
          <w:rPr>
            <w:noProof/>
          </w:rPr>
          <w:t>2</w:t>
        </w:r>
      </w:fldSimple>
      <w:r>
        <w:t xml:space="preserve"> - Automação na indústria</w:t>
      </w:r>
    </w:p>
    <w:p w14:paraId="084A5383" w14:textId="47DAA626" w:rsidR="004B3084" w:rsidRDefault="004B3084" w:rsidP="004B3084">
      <w:pPr>
        <w:widowControl w:val="0"/>
        <w:autoSpaceDE w:val="0"/>
        <w:autoSpaceDN w:val="0"/>
        <w:adjustRightInd w:val="0"/>
        <w:spacing w:line="240" w:lineRule="auto"/>
      </w:pP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De uma forma geral, os objetivos a atingir com a implementação da automação podem ser enquadrados em dois níveis: a segurança e o mercado. No primeiro, é pretendido que haja uma melhoria das condições de trabalho e de segurança de pessoas e de bens. 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ListParagraph"/>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ListParagraph"/>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ListParagraph"/>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ListParagraph"/>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ListParagraph"/>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lastRenderedPageBreak/>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4">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6706B7EE" w:rsidR="00E42088" w:rsidRDefault="00E42088" w:rsidP="00E42088">
      <w:pPr>
        <w:pStyle w:val="Caption"/>
        <w:jc w:val="center"/>
      </w:pPr>
      <w:r>
        <w:t xml:space="preserve">Figura </w:t>
      </w:r>
      <w:fldSimple w:instr=" SEQ Figura \* ARABIC ">
        <w:r w:rsidR="00911472">
          <w:rPr>
            <w:noProof/>
          </w:rPr>
          <w:t>3</w:t>
        </w:r>
      </w:fldSimple>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lastRenderedPageBreak/>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5">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38B2518B" w:rsidR="001123E1" w:rsidRDefault="001123E1" w:rsidP="001123E1">
      <w:pPr>
        <w:pStyle w:val="Caption"/>
        <w:jc w:val="center"/>
      </w:pPr>
      <w:r>
        <w:t xml:space="preserve">Figura </w:t>
      </w:r>
      <w:fldSimple w:instr=" SEQ Figura \* ARABIC ">
        <w:r w:rsidR="00911472">
          <w:rPr>
            <w:noProof/>
          </w:rPr>
          <w:t>4</w:t>
        </w:r>
      </w:fldSimple>
      <w:r>
        <w:t xml:space="preserve"> - Exemplo de HMI</w:t>
      </w:r>
    </w:p>
    <w:p w14:paraId="73AF4B1E" w14:textId="77777777" w:rsidR="001123E1" w:rsidRDefault="001123E1" w:rsidP="001123E1"/>
    <w:p w14:paraId="26E1A4A1" w14:textId="0DCCBB1F" w:rsidR="001123E1" w:rsidRDefault="001123E1" w:rsidP="001123E1"/>
    <w:p w14:paraId="02335813" w14:textId="2865E1E6" w:rsidR="007A5D49" w:rsidRDefault="007A5D49" w:rsidP="001123E1">
      <w:r>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06A15A3D">
            <wp:extent cx="2333625" cy="22169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39696" cy="2222711"/>
                    </a:xfrm>
                    <a:prstGeom prst="rect">
                      <a:avLst/>
                    </a:prstGeom>
                  </pic:spPr>
                </pic:pic>
              </a:graphicData>
            </a:graphic>
          </wp:inline>
        </w:drawing>
      </w:r>
    </w:p>
    <w:p w14:paraId="5918076C" w14:textId="5523F91C" w:rsidR="005D606F" w:rsidRDefault="005D606F" w:rsidP="005D606F">
      <w:pPr>
        <w:pStyle w:val="Caption"/>
        <w:jc w:val="center"/>
      </w:pPr>
      <w:r>
        <w:t xml:space="preserve">Figura </w:t>
      </w:r>
      <w:fldSimple w:instr=" SEQ Figura \* ARABIC ">
        <w:r w:rsidR="00911472">
          <w:rPr>
            <w:noProof/>
          </w:rPr>
          <w:t>5</w:t>
        </w:r>
      </w:fldSimple>
      <w:r>
        <w:t xml:space="preserve"> - Sensores do fabricante OMRON</w:t>
      </w:r>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xml:space="preserve">. São normalmente utilizados numa vasta diversidade de aplicações industriais e têm a particularidade importante de poderem trabalhar com potências e tensões elevadas. Permitem monitorizar o comportamento </w:t>
      </w:r>
      <w:r>
        <w:lastRenderedPageBreak/>
        <w:t>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639722F6">
            <wp:extent cx="4343400" cy="26122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7">
                      <a:extLst>
                        <a:ext uri="{28A0092B-C50C-407E-A947-70E740481C1C}">
                          <a14:useLocalDpi xmlns:a14="http://schemas.microsoft.com/office/drawing/2010/main" val="0"/>
                        </a:ext>
                      </a:extLst>
                    </a:blip>
                    <a:stretch>
                      <a:fillRect/>
                    </a:stretch>
                  </pic:blipFill>
                  <pic:spPr>
                    <a:xfrm>
                      <a:off x="0" y="0"/>
                      <a:ext cx="4347634" cy="2614801"/>
                    </a:xfrm>
                    <a:prstGeom prst="rect">
                      <a:avLst/>
                    </a:prstGeom>
                  </pic:spPr>
                </pic:pic>
              </a:graphicData>
            </a:graphic>
          </wp:inline>
        </w:drawing>
      </w:r>
    </w:p>
    <w:p w14:paraId="0DC3F40D" w14:textId="64C871C3" w:rsidR="00656E03" w:rsidRPr="008B1B8C" w:rsidRDefault="00656E03" w:rsidP="00656E03">
      <w:pPr>
        <w:pStyle w:val="Caption"/>
        <w:jc w:val="center"/>
      </w:pPr>
      <w:r>
        <w:t xml:space="preserve">Figura </w:t>
      </w:r>
      <w:fldSimple w:instr=" SEQ Figura \* ARABIC ">
        <w:r w:rsidR="00911472">
          <w:rPr>
            <w:noProof/>
          </w:rPr>
          <w:t>6</w:t>
        </w:r>
      </w:fldSimple>
      <w:r>
        <w:t xml:space="preserve"> - Exemplo de drives industriais</w:t>
      </w:r>
    </w:p>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Heading2"/>
        <w:ind w:firstLine="708"/>
      </w:pPr>
      <w:bookmarkStart w:id="7" w:name="_Toc484442672"/>
      <w:r w:rsidRPr="002A4B1A">
        <w:t>2.</w:t>
      </w:r>
      <w:r>
        <w:t>3</w:t>
      </w:r>
      <w:r w:rsidRPr="002A4B1A">
        <w:t xml:space="preserve"> </w:t>
      </w:r>
      <w:r>
        <w:t>Software para Automação</w:t>
      </w:r>
      <w:bookmarkEnd w:id="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720391" w:rsidR="0072014E" w:rsidRDefault="0072014E" w:rsidP="0072014E">
      <w:pPr>
        <w:pStyle w:val="ListParagraph"/>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w:t>
      </w:r>
      <w:r>
        <w:lastRenderedPageBreak/>
        <w:t>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drawing>
          <wp:inline distT="0" distB="0" distL="0" distR="0" wp14:anchorId="4739A511" wp14:editId="4A3D6CD2">
            <wp:extent cx="4904727" cy="3238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8">
                      <a:extLst>
                        <a:ext uri="{28A0092B-C50C-407E-A947-70E740481C1C}">
                          <a14:useLocalDpi xmlns:a14="http://schemas.microsoft.com/office/drawing/2010/main" val="0"/>
                        </a:ext>
                      </a:extLst>
                    </a:blip>
                    <a:stretch>
                      <a:fillRect/>
                    </a:stretch>
                  </pic:blipFill>
                  <pic:spPr>
                    <a:xfrm>
                      <a:off x="0" y="0"/>
                      <a:ext cx="4913561" cy="3244333"/>
                    </a:xfrm>
                    <a:prstGeom prst="rect">
                      <a:avLst/>
                    </a:prstGeom>
                  </pic:spPr>
                </pic:pic>
              </a:graphicData>
            </a:graphic>
          </wp:inline>
        </w:drawing>
      </w:r>
    </w:p>
    <w:p w14:paraId="305DA8B0" w14:textId="502DB844" w:rsidR="00702B29" w:rsidRDefault="00702B29" w:rsidP="00702B29">
      <w:pPr>
        <w:pStyle w:val="Caption"/>
        <w:jc w:val="center"/>
      </w:pPr>
      <w:r>
        <w:t xml:space="preserve">Figura </w:t>
      </w:r>
      <w:fldSimple w:instr=" SEQ Figura \* ARABIC ">
        <w:r w:rsidR="00911472">
          <w:rPr>
            <w:noProof/>
          </w:rPr>
          <w:t>7</w:t>
        </w:r>
      </w:fldSimple>
      <w:r>
        <w:t xml:space="preserve"> - Ambiente de desenvolvimento Twincat 3</w:t>
      </w:r>
    </w:p>
    <w:p w14:paraId="14D708FF" w14:textId="77777777" w:rsidR="00702B29" w:rsidRDefault="00702B29" w:rsidP="00702B29"/>
    <w:p w14:paraId="35452530" w14:textId="648B38AF" w:rsidR="00890803" w:rsidRDefault="00890803" w:rsidP="0072014E">
      <w:pPr>
        <w:pStyle w:val="ListParagraph"/>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F4D2C04">
            <wp:extent cx="4824636" cy="34975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9">
                      <a:extLst>
                        <a:ext uri="{28A0092B-C50C-407E-A947-70E740481C1C}">
                          <a14:useLocalDpi xmlns:a14="http://schemas.microsoft.com/office/drawing/2010/main" val="0"/>
                        </a:ext>
                      </a:extLst>
                    </a:blip>
                    <a:stretch>
                      <a:fillRect/>
                    </a:stretch>
                  </pic:blipFill>
                  <pic:spPr>
                    <a:xfrm>
                      <a:off x="0" y="0"/>
                      <a:ext cx="4838082" cy="3507327"/>
                    </a:xfrm>
                    <a:prstGeom prst="rect">
                      <a:avLst/>
                    </a:prstGeom>
                  </pic:spPr>
                </pic:pic>
              </a:graphicData>
            </a:graphic>
          </wp:inline>
        </w:drawing>
      </w:r>
    </w:p>
    <w:p w14:paraId="7D5C0762" w14:textId="3D3134FF" w:rsidR="00702B29" w:rsidRDefault="00702B29" w:rsidP="00702B29">
      <w:pPr>
        <w:pStyle w:val="Caption"/>
        <w:jc w:val="center"/>
      </w:pPr>
      <w:r>
        <w:t xml:space="preserve">Figura </w:t>
      </w:r>
      <w:fldSimple w:instr=" SEQ Figura \* ARABIC ">
        <w:r w:rsidR="00911472">
          <w:rPr>
            <w:noProof/>
          </w:rPr>
          <w:t>8</w:t>
        </w:r>
      </w:fldSimple>
      <w:r>
        <w:t xml:space="preserve"> - Ambiente de desenvolvimento SIMATIC STEP 7</w:t>
      </w:r>
    </w:p>
    <w:p w14:paraId="45E63FAB" w14:textId="77777777" w:rsidR="00702B29" w:rsidRDefault="00702B29" w:rsidP="00702B29"/>
    <w:p w14:paraId="7DEE8B62" w14:textId="35E5FFB6" w:rsidR="00890803" w:rsidRDefault="00890803" w:rsidP="0072014E">
      <w:pPr>
        <w:pStyle w:val="ListParagraph"/>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predefenidas,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69209C3E">
            <wp:extent cx="5128260" cy="38464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37162" cy="3853167"/>
                    </a:xfrm>
                    <a:prstGeom prst="rect">
                      <a:avLst/>
                    </a:prstGeom>
                  </pic:spPr>
                </pic:pic>
              </a:graphicData>
            </a:graphic>
          </wp:inline>
        </w:drawing>
      </w:r>
    </w:p>
    <w:p w14:paraId="19191EF1" w14:textId="17D48DF8" w:rsidR="00702B29" w:rsidRDefault="00702B29" w:rsidP="00702B29">
      <w:pPr>
        <w:pStyle w:val="Caption"/>
        <w:jc w:val="center"/>
      </w:pPr>
      <w:r>
        <w:t xml:space="preserve">Figura </w:t>
      </w:r>
      <w:fldSimple w:instr=" SEQ Figura \* ARABIC ">
        <w:r w:rsidR="00911472">
          <w:rPr>
            <w:noProof/>
          </w:rPr>
          <w:t>9</w:t>
        </w:r>
      </w:fldSimple>
      <w:r>
        <w:t xml:space="preserve"> - Ambiente de desenvolvimento PL7</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Heading2"/>
        <w:ind w:firstLine="708"/>
      </w:pPr>
      <w:bookmarkStart w:id="8" w:name="_Toc484442673"/>
      <w:r w:rsidRPr="002A4B1A">
        <w:t>2.</w:t>
      </w:r>
      <w:r w:rsidR="009C24B1">
        <w:t>4</w:t>
      </w:r>
      <w:r w:rsidRPr="002A4B1A">
        <w:t xml:space="preserve"> </w:t>
      </w:r>
      <w:r w:rsidR="00C4798E">
        <w:t>Fabrico Aditivo</w:t>
      </w:r>
      <w:bookmarkEnd w:id="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549D633C" w:rsidR="007D2B0F" w:rsidRDefault="00BF0C8E" w:rsidP="004A7135">
      <w:r>
        <w:lastRenderedPageBreak/>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rsidR="008228D4">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534740" w:rsidRPr="00534740">
        <w:rPr>
          <w:noProof/>
        </w:rPr>
        <w:t>(“3D printing -- Additive manufacturing: An introduction.,” 2014)</w:t>
      </w:r>
      <w:r>
        <w:fldChar w:fldCharType="end"/>
      </w:r>
      <w:r>
        <w:t xml:space="preserve"> que ainda hoje é bastante aceite pelo software das impressoras 3D.</w:t>
      </w:r>
    </w:p>
    <w:p w14:paraId="2A4E8547" w14:textId="074CF288" w:rsidR="00883E87" w:rsidRDefault="00883E87" w:rsidP="004A7135"/>
    <w:p w14:paraId="4FDE6E4F" w14:textId="77777777" w:rsidR="00883E87" w:rsidRDefault="00883E87" w:rsidP="00883E87">
      <w:pPr>
        <w:keepNext/>
      </w:pPr>
      <w:r>
        <w:rPr>
          <w:noProof/>
          <w:lang w:eastAsia="pt-PT"/>
        </w:rPr>
        <w:drawing>
          <wp:inline distT="0" distB="0" distL="0" distR="0" wp14:anchorId="635EA527" wp14:editId="7E489BC2">
            <wp:extent cx="5502910" cy="361823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arles-dull.png"/>
                    <pic:cNvPicPr/>
                  </pic:nvPicPr>
                  <pic:blipFill>
                    <a:blip r:embed="rId21">
                      <a:extLst>
                        <a:ext uri="{28A0092B-C50C-407E-A947-70E740481C1C}">
                          <a14:useLocalDpi xmlns:a14="http://schemas.microsoft.com/office/drawing/2010/main" val="0"/>
                        </a:ext>
                      </a:extLst>
                    </a:blip>
                    <a:stretch>
                      <a:fillRect/>
                    </a:stretch>
                  </pic:blipFill>
                  <pic:spPr>
                    <a:xfrm>
                      <a:off x="0" y="0"/>
                      <a:ext cx="5502910" cy="3618230"/>
                    </a:xfrm>
                    <a:prstGeom prst="rect">
                      <a:avLst/>
                    </a:prstGeom>
                  </pic:spPr>
                </pic:pic>
              </a:graphicData>
            </a:graphic>
          </wp:inline>
        </w:drawing>
      </w:r>
    </w:p>
    <w:p w14:paraId="2E011104" w14:textId="47B22715" w:rsidR="00883E87" w:rsidRDefault="00883E87" w:rsidP="00883E87">
      <w:pPr>
        <w:pStyle w:val="Caption"/>
        <w:jc w:val="center"/>
      </w:pPr>
      <w:r>
        <w:t xml:space="preserve">Figura </w:t>
      </w:r>
      <w:fldSimple w:instr=" SEQ Figura \* ARABIC ">
        <w:r w:rsidR="00911472">
          <w:rPr>
            <w:noProof/>
          </w:rPr>
          <w:t>10</w:t>
        </w:r>
      </w:fldSimple>
      <w:r>
        <w:t xml:space="preserve"> - Chuck Hull (á esquerda) e a primeira impressora 3D</w:t>
      </w: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66E7BBEF" w14:textId="61E2D1A2" w:rsidR="00D82654" w:rsidRDefault="00D82654" w:rsidP="004A7135"/>
    <w:p w14:paraId="12422A64" w14:textId="77777777" w:rsidR="00D82654" w:rsidRDefault="00D82654" w:rsidP="00D82654">
      <w:pPr>
        <w:keepNext/>
      </w:pPr>
      <w:r>
        <w:rPr>
          <w:noProof/>
          <w:lang w:eastAsia="pt-PT"/>
        </w:rPr>
        <w:lastRenderedPageBreak/>
        <w:drawing>
          <wp:inline distT="0" distB="0" distL="0" distR="0" wp14:anchorId="6A64B358" wp14:editId="4FF89F3D">
            <wp:extent cx="5238750" cy="2619375"/>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dprint.jpg"/>
                    <pic:cNvPicPr/>
                  </pic:nvPicPr>
                  <pic:blipFill>
                    <a:blip r:embed="rId22">
                      <a:extLst>
                        <a:ext uri="{28A0092B-C50C-407E-A947-70E740481C1C}">
                          <a14:useLocalDpi xmlns:a14="http://schemas.microsoft.com/office/drawing/2010/main" val="0"/>
                        </a:ext>
                      </a:extLst>
                    </a:blip>
                    <a:stretch>
                      <a:fillRect/>
                    </a:stretch>
                  </pic:blipFill>
                  <pic:spPr>
                    <a:xfrm>
                      <a:off x="0" y="0"/>
                      <a:ext cx="5238750" cy="2619375"/>
                    </a:xfrm>
                    <a:prstGeom prst="rect">
                      <a:avLst/>
                    </a:prstGeom>
                  </pic:spPr>
                </pic:pic>
              </a:graphicData>
            </a:graphic>
          </wp:inline>
        </w:drawing>
      </w:r>
    </w:p>
    <w:p w14:paraId="55911D59" w14:textId="5DB00305" w:rsidR="00D82654" w:rsidRDefault="00D82654" w:rsidP="00D82654">
      <w:pPr>
        <w:pStyle w:val="Caption"/>
        <w:jc w:val="center"/>
      </w:pPr>
      <w:r>
        <w:t xml:space="preserve">Figura </w:t>
      </w:r>
      <w:fldSimple w:instr=" SEQ Figura \* ARABIC ">
        <w:r w:rsidR="00911472">
          <w:rPr>
            <w:noProof/>
          </w:rPr>
          <w:t>11</w:t>
        </w:r>
      </w:fldSimple>
      <w:r>
        <w:t xml:space="preserve"> - Impressão 3D de um Torre Eiffel</w:t>
      </w:r>
      <w:r w:rsidR="00F12CA1">
        <w:t xml:space="preserve"> em miniatura</w:t>
      </w:r>
    </w:p>
    <w:p w14:paraId="39A2628F" w14:textId="77777777"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ListParagraph"/>
        <w:numPr>
          <w:ilvl w:val="0"/>
          <w:numId w:val="38"/>
        </w:numPr>
      </w:pPr>
      <w:r>
        <w:t>Customização em massa – a possibilidade de criar designs customizados abre portas a possibilidades ilimitadas.</w:t>
      </w:r>
    </w:p>
    <w:p w14:paraId="58C90E51" w14:textId="59610545" w:rsidR="00DB0995" w:rsidRDefault="00DB0995" w:rsidP="00DB0995">
      <w:pPr>
        <w:pStyle w:val="ListParagraph"/>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ListParagraph"/>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ListParagraph"/>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ListParagraph"/>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ListParagraph"/>
        <w:numPr>
          <w:ilvl w:val="0"/>
          <w:numId w:val="39"/>
        </w:numPr>
      </w:pPr>
      <w:r>
        <w:t>Indústria Automóvel</w:t>
      </w:r>
      <w:r w:rsidR="00A3138C">
        <w:t>: componentes específicos para produção de motores, designs inovadores como conceitos de chassis.</w:t>
      </w:r>
    </w:p>
    <w:p w14:paraId="7D9633C9" w14:textId="515D3A51" w:rsidR="00A3138C" w:rsidRDefault="00A3138C" w:rsidP="006342F3">
      <w:pPr>
        <w:pStyle w:val="ListParagraph"/>
        <w:numPr>
          <w:ilvl w:val="0"/>
          <w:numId w:val="39"/>
        </w:numPr>
      </w:pPr>
      <w:r>
        <w:t>Indústria Aeroespacial: bicos de combustível de aeronaves, partes de motores a jato.</w:t>
      </w:r>
    </w:p>
    <w:p w14:paraId="00931005" w14:textId="3C0A7620" w:rsidR="00A3138C" w:rsidRDefault="00A3138C" w:rsidP="006342F3">
      <w:pPr>
        <w:pStyle w:val="ListParagraph"/>
        <w:numPr>
          <w:ilvl w:val="0"/>
          <w:numId w:val="39"/>
        </w:numPr>
      </w:pPr>
      <w:r>
        <w:t>Indústria Médica: implantes para a anca ou espinha.</w:t>
      </w:r>
    </w:p>
    <w:p w14:paraId="78626FD4" w14:textId="6BF2CC05" w:rsidR="00A3138C" w:rsidRDefault="00A3138C" w:rsidP="006342F3">
      <w:pPr>
        <w:pStyle w:val="ListParagraph"/>
        <w:numPr>
          <w:ilvl w:val="0"/>
          <w:numId w:val="39"/>
        </w:numPr>
      </w:pPr>
      <w:r>
        <w:t>Entre outros.</w:t>
      </w:r>
    </w:p>
    <w:p w14:paraId="5C89C10B" w14:textId="6442523F" w:rsidR="00A3138C" w:rsidRDefault="00A3138C" w:rsidP="00A3138C"/>
    <w:p w14:paraId="5F5A1BFE" w14:textId="3E578D23" w:rsidR="00A3138C" w:rsidRDefault="00A27273" w:rsidP="00A3138C">
      <w:r>
        <w:lastRenderedPageBreak/>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2EB37676" w:rsidR="00C4798E" w:rsidRDefault="00C4798E" w:rsidP="007D2B0F">
      <w:pPr>
        <w:pStyle w:val="Heading2"/>
        <w:ind w:firstLine="708"/>
      </w:pPr>
      <w:bookmarkStart w:id="9" w:name="_Toc484442675"/>
      <w:r w:rsidRPr="002A4B1A">
        <w:t>2.</w:t>
      </w:r>
      <w:r>
        <w:t>5</w:t>
      </w:r>
      <w:r w:rsidRPr="002A4B1A">
        <w:t xml:space="preserve"> </w:t>
      </w:r>
      <w:r>
        <w:t>Web para Automação</w:t>
      </w:r>
      <w:bookmarkEnd w:id="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239BCFE1" w14:textId="0FAED33E" w:rsidR="007F5F7D" w:rsidRDefault="007F5F7D" w:rsidP="00A623E4">
      <w:r>
        <w:t>-- HTTP –</w:t>
      </w:r>
    </w:p>
    <w:p w14:paraId="40EAA7D9" w14:textId="77777777" w:rsidR="00D148DE" w:rsidRDefault="00D148DE" w:rsidP="00A623E4"/>
    <w:p w14:paraId="09E9848D" w14:textId="06D8B0AE"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 Foi inventado por Tim Bertners-Lee por volta de 1990</w:t>
      </w:r>
      <w:r w:rsidR="00E2273C">
        <w:t xml:space="preserve"> </w:t>
      </w:r>
      <w:r w:rsidR="00E2273C">
        <w:fldChar w:fldCharType="begin" w:fldLock="1"/>
      </w:r>
      <w:r w:rsidR="008228D4">
        <w:instrText>ADDIN CSL_CITATION { "citationItems" : [ { "id" : "ITEM-1", "itemData" : { "ISBN" : "9780787650155", "abstract" : "Berners-Lee, Tim (Sir Timothy Berners-Lee), 1955\u2013, British computer scientist, b. London, grad. The Queen's College, Oxford (B.A. 1976). He joined CERN, near Geneva, Switzerland, as a consultant software engineer in 1960. While there he wrote for his own private use a program for storing information including using random associations; this program formed the conceptual basis for the future development of the World Wide Web. In 1989, he proposed a global hypertext project, to be known as the World Wide Web; it was to be designed to allow people to work together by combining their knowledge in a web of hypertext documents. He wrote the first Web server and the first client, a hypertext browser-editor, and defined the URL, HTTP and HTML specifications on which the Web depends. The Web was made available within CERN in Dec., 1990, and on the Internet at large in the summer of 1991. In 1994, Berners-Lee joined the Laboratory for Computer Science at the Massachusetts Institute of Technology as Director of the W3 Consortium, which coordinates Web development worldwide. With M. Fischetti, he wrote Weaving the Web (1999). He was knighted in 2004. [ABSTRACT FROM PUBLISHER] &lt;i&gt;Copyright of Columbia Electronic Encyclopedia, 6th Edition is the property of Columbia University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lt;/i&gt; (Copyright applies to all Abstracts.) ", "id" : "ITEM-1", "issued" : { "date-parts" : [ [ "2017" ] ] }, "language" : "English", "page" : "1", "title" : "Columbia Electronic Encyclopedia, 6th Edition", "type" : "article" }, "uris" : [ "http://www.mendeley.com/documents/?uuid=728b9e49-101e-468c-97e3-9ad6030ec9e7" ] } ], "mendeley" : { "formattedCitation" : "(\u201cColumbia Electronic Encyclopedia, 6th Edition,\u201d 2017)", "plainTextFormattedCitation" : "(\u201cColumbia Electronic Encyclopedia, 6th Edition,\u201d 2017)", "previouslyFormattedCitation" : "(\u201cColumbia Electronic Encyclopedia, 6th Edition,\u201d 2017)" }, "properties" : { "noteIndex" : 0 }, "schema" : "https://github.com/citation-style-language/schema/raw/master/csl-citation.json" }</w:instrText>
      </w:r>
      <w:r w:rsidR="00E2273C">
        <w:fldChar w:fldCharType="separate"/>
      </w:r>
      <w:r w:rsidR="00534740" w:rsidRPr="00534740">
        <w:rPr>
          <w:noProof/>
        </w:rPr>
        <w:t>(“Columbia Electronic Encyclopedia, 6th Edition,” 2017)</w:t>
      </w:r>
      <w:r w:rsidR="00E2273C">
        <w:fldChar w:fldCharType="end"/>
      </w:r>
      <w:r>
        <w:t xml:space="preserve"> e já sofreu algumas alterações, mas manteve sempre a simplicidade que o caracteriza. De um protocolo para troca de ficheiros num ambiente confiável em laboratórios até á rede enorme e complexa que é hoje a Internet.</w:t>
      </w:r>
    </w:p>
    <w:p w14:paraId="15CD3938" w14:textId="08200ED2" w:rsidR="003077F5" w:rsidRDefault="003077F5" w:rsidP="00A623E4"/>
    <w:p w14:paraId="50CFD138" w14:textId="77777777" w:rsidR="003077F5" w:rsidRDefault="003077F5" w:rsidP="003077F5">
      <w:pPr>
        <w:keepNext/>
      </w:pPr>
      <w:r>
        <w:rPr>
          <w:noProof/>
          <w:lang w:eastAsia="pt-PT"/>
        </w:rPr>
        <w:drawing>
          <wp:inline distT="0" distB="0" distL="0" distR="0" wp14:anchorId="67A8850E" wp14:editId="47055FA6">
            <wp:extent cx="5502910" cy="20218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3">
                      <a:extLst>
                        <a:ext uri="{28A0092B-C50C-407E-A947-70E740481C1C}">
                          <a14:useLocalDpi xmlns:a14="http://schemas.microsoft.com/office/drawing/2010/main" val="0"/>
                        </a:ext>
                      </a:extLst>
                    </a:blip>
                    <a:stretch>
                      <a:fillRect/>
                    </a:stretch>
                  </pic:blipFill>
                  <pic:spPr>
                    <a:xfrm>
                      <a:off x="0" y="0"/>
                      <a:ext cx="5502910" cy="2021840"/>
                    </a:xfrm>
                    <a:prstGeom prst="rect">
                      <a:avLst/>
                    </a:prstGeom>
                  </pic:spPr>
                </pic:pic>
              </a:graphicData>
            </a:graphic>
          </wp:inline>
        </w:drawing>
      </w:r>
    </w:p>
    <w:p w14:paraId="4F9A25CA" w14:textId="26A08CF3" w:rsidR="003077F5" w:rsidRDefault="003077F5" w:rsidP="003077F5">
      <w:pPr>
        <w:pStyle w:val="Caption"/>
        <w:jc w:val="center"/>
      </w:pPr>
      <w:r>
        <w:t xml:space="preserve">Figura </w:t>
      </w:r>
      <w:fldSimple w:instr=" SEQ Figura \* ARABIC ">
        <w:r w:rsidR="00911472">
          <w:rPr>
            <w:noProof/>
          </w:rPr>
          <w:t>12</w:t>
        </w:r>
      </w:fldSimple>
      <w:r>
        <w:t xml:space="preserve"> - Arquitetura do protocolo HTTP</w:t>
      </w:r>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 xml:space="preserve">Em 1997 foi publicada a primeira versão standardizada do protocolo HTTP, a versão HTTP/1.1 que serviu para clarificar algumas ambiguidades e trazer algumas vantagens, </w:t>
      </w:r>
      <w:r>
        <w:lastRenderedPageBreak/>
        <w:t>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245C8F6F" w:rsidR="00E2273C" w:rsidRDefault="00E2273C" w:rsidP="00A623E4">
      <w:r>
        <w:t xml:space="preserve">Uma das maiores alterações ao protocolo HTTP foi </w:t>
      </w:r>
      <w:r w:rsidR="00A863B0">
        <w:t xml:space="preserve">implementada por volta d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5043EB9F" w:rsidR="00C474B5" w:rsidRDefault="00C474B5" w:rsidP="00A623E4">
      <w:r>
        <w:t>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requests paralelos na mesma conexão.</w:t>
      </w:r>
    </w:p>
    <w:p w14:paraId="58B30C00" w14:textId="7EB2021E"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8228D4">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534740" w:rsidRPr="0053474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7749CC27" w14:textId="75F1CF48" w:rsidR="007F5F7D" w:rsidRDefault="007F5F7D" w:rsidP="00A623E4">
      <w:r>
        <w:t>-- Browsers –</w:t>
      </w:r>
    </w:p>
    <w:p w14:paraId="58A9FE7B" w14:textId="3A5D86CB" w:rsidR="007F77AF" w:rsidRDefault="007F77AF" w:rsidP="00A623E4">
      <w:r>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 Permite visualizar texto, ficheiros multimédia e navegar entre páginas web.</w:t>
      </w:r>
    </w:p>
    <w:p w14:paraId="3108E25A" w14:textId="4ECE92B1" w:rsidR="00A31870" w:rsidRDefault="00A31870" w:rsidP="00A623E4"/>
    <w:p w14:paraId="30073EA5" w14:textId="0EA52A3D" w:rsidR="00A31870" w:rsidRDefault="00A31870" w:rsidP="00A623E4">
      <w:r>
        <w:t xml:space="preserve">A história dos browsers começou por volta de 1991 com o WorldWideWeb que foi renomeado para Nexus e foi o primeiro browser gráfico, desenvolvido por Tim Bertners-Lee </w:t>
      </w:r>
      <w:r>
        <w:fldChar w:fldCharType="begin" w:fldLock="1"/>
      </w:r>
      <w:r w:rsidR="00534740">
        <w:instrText>ADDIN CSL_CITATION { "citationItems" : [ { "id" : "ITEM-1", "itemData" : { "DOI" : "10.1109/ICCIC.2013.6724273", "ISBN" : "9781479915958", "author" : [ { "dropping-particle" : "", "family" : "Anand", "given" : "V", "non-dropping-particle" : "", "parse-names" : false, "suffix" : "" }, { "dropping-particle" : "", "family" : "Saxena", "given" : "D", "non-dropping-particle" : "", "parse-names" : false, "suffix" : "" } ], "id" : "ITEM-1", "issued" : { "date-parts" : [ [ "2013" ] ] }, "language" : "English", "page" : "1", "title" : "2013 IEEE International Conference on Computational Intelligence and Computing Research, Computational Intelligence and Computing Research (ICCIC), 2013 IEEE International Conference on", "type" : "article" }, "uris" : [ "http://www.mendeley.com/documents/?uuid=3c673550-7dec-4343-b66b-6aa4b3c2b0f2" ] } ], "mendeley" : { "formattedCitation" : "(Anand &amp; Saxena, 2013)", "plainTextFormattedCitation" : "(Anand &amp; Saxena, 2013)", "previouslyFormattedCitation" : "(Anand &amp; Saxena, 2013)" }, "properties" : { "noteIndex" : 0 }, "schema" : "https://github.com/citation-style-language/schema/raw/master/csl-citation.json" }</w:instrText>
      </w:r>
      <w:r>
        <w:fldChar w:fldCharType="separate"/>
      </w:r>
      <w:r w:rsidRPr="00A31870">
        <w:rPr>
          <w:noProof/>
        </w:rPr>
        <w:t>(Anand &amp; Saxena, 2013)</w:t>
      </w:r>
      <w:r>
        <w:fldChar w:fldCharType="end"/>
      </w:r>
      <w:r>
        <w:t>.</w:t>
      </w:r>
    </w:p>
    <w:p w14:paraId="65DE790C" w14:textId="33E0A9F8" w:rsidR="00A31870" w:rsidRDefault="00A31870" w:rsidP="00A623E4">
      <w:r>
        <w:t xml:space="preserve">Desde essa altura até hoje, os browsers evoluíram muito, passaram por várias fases com domínios empresariais diferentes, com tendências diferentes e são hoje um produto bastante completo e capaz de fornecer experiências cada vez melhores aos utilizadores. </w:t>
      </w:r>
    </w:p>
    <w:p w14:paraId="4CE54F9B" w14:textId="46A6A41C" w:rsidR="00D148DE" w:rsidRDefault="00D148DE" w:rsidP="00A623E4">
      <w:r>
        <w:t xml:space="preserve">Nos browsers mais usados constam os conhecidos Google Chrome, Mozilla Firefox, Safari, Opera e Microsoft Edge e todos tendem a fornecer o suporte necessário para as </w:t>
      </w:r>
      <w:r>
        <w:lastRenderedPageBreak/>
        <w:t>tecnologias de desenvolvimento web mais recente, incluindo suporte para dispositivos móveis como smartphones ou tablets.</w:t>
      </w:r>
    </w:p>
    <w:p w14:paraId="27C7BC08" w14:textId="5EDDB95E" w:rsidR="007F5F7D" w:rsidRDefault="007F5F7D" w:rsidP="00A623E4"/>
    <w:p w14:paraId="7B1D2971" w14:textId="0967AF18" w:rsidR="007F5F7D" w:rsidRDefault="007F5F7D" w:rsidP="00A623E4">
      <w:r>
        <w:t>-- Te</w:t>
      </w:r>
      <w:r w:rsidR="006F4335">
        <w:t xml:space="preserve">cnologias de desenvolvimento web </w:t>
      </w:r>
      <w:r>
        <w:t>–</w:t>
      </w:r>
    </w:p>
    <w:p w14:paraId="4E8A4900" w14:textId="0C50AA85"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546F01C7"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p>
    <w:p w14:paraId="02DAB3F0" w14:textId="77777777" w:rsidR="00C17573" w:rsidRDefault="00C17573" w:rsidP="00C17573">
      <w:r>
        <w:t>O HTML já sofreu alguma evolução desde os primórdios e vai neste momento na versão 5.0.</w:t>
      </w:r>
    </w:p>
    <w:p w14:paraId="5A53C973" w14:textId="73DE3DFE" w:rsidR="00C17573" w:rsidRDefault="00C17573" w:rsidP="00A623E4"/>
    <w:p w14:paraId="2C337FDD" w14:textId="77777777" w:rsidR="00466FB1" w:rsidRDefault="00466FB1" w:rsidP="00466FB1">
      <w:pPr>
        <w:keepNext/>
        <w:jc w:val="center"/>
      </w:pPr>
      <w:r>
        <w:rPr>
          <w:noProof/>
          <w:lang w:eastAsia="pt-PT"/>
        </w:rPr>
        <w:drawing>
          <wp:inline distT="0" distB="0" distL="0" distR="0" wp14:anchorId="090026B1" wp14:editId="63BF8695">
            <wp:extent cx="2228850" cy="222885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TML5_Logo_512.png"/>
                    <pic:cNvPicPr/>
                  </pic:nvPicPr>
                  <pic:blipFill>
                    <a:blip r:embed="rId24">
                      <a:extLst>
                        <a:ext uri="{28A0092B-C50C-407E-A947-70E740481C1C}">
                          <a14:useLocalDpi xmlns:a14="http://schemas.microsoft.com/office/drawing/2010/main" val="0"/>
                        </a:ext>
                      </a:extLst>
                    </a:blip>
                    <a:stretch>
                      <a:fillRect/>
                    </a:stretch>
                  </pic:blipFill>
                  <pic:spPr>
                    <a:xfrm>
                      <a:off x="0" y="0"/>
                      <a:ext cx="2228850" cy="2228850"/>
                    </a:xfrm>
                    <a:prstGeom prst="rect">
                      <a:avLst/>
                    </a:prstGeom>
                  </pic:spPr>
                </pic:pic>
              </a:graphicData>
            </a:graphic>
          </wp:inline>
        </w:drawing>
      </w:r>
    </w:p>
    <w:p w14:paraId="2FFD3C79" w14:textId="5C487273" w:rsidR="00466FB1" w:rsidRDefault="00466FB1" w:rsidP="00466FB1">
      <w:pPr>
        <w:pStyle w:val="Caption"/>
        <w:jc w:val="center"/>
      </w:pPr>
      <w:r>
        <w:t xml:space="preserve">Figura </w:t>
      </w:r>
      <w:fldSimple w:instr=" SEQ Figura \* ARABIC ">
        <w:r w:rsidR="00911472">
          <w:rPr>
            <w:noProof/>
          </w:rPr>
          <w:t>13</w:t>
        </w:r>
      </w:fldSimple>
      <w:r>
        <w:t xml:space="preserve"> - Logótipo do HTML5</w:t>
      </w:r>
    </w:p>
    <w:p w14:paraId="02F3C36D" w14:textId="77777777" w:rsidR="00C17573" w:rsidRDefault="00C17573" w:rsidP="00A623E4"/>
    <w:p w14:paraId="3EFA0861" w14:textId="77777777" w:rsidR="00CB3E19" w:rsidRDefault="00CB3E19" w:rsidP="00A623E4"/>
    <w:p w14:paraId="67D0E7FE" w14:textId="12C231B8" w:rsidR="00D148DE" w:rsidRDefault="00CB3E19" w:rsidP="00A623E4">
      <w:r>
        <w:t>Por volta de 1994 apareceu o conceito de CSS (Cascade Stylesheet), numa altura em que a web começava a ser usada como plataforma de publicação eletrónica e foi claramente identificada uma necessidade: não havia forma de estilizar documentos. Não havia forma de alterar o aspeto de uma página para que se parecesse com um jornal, por exemplo.</w:t>
      </w:r>
    </w:p>
    <w:p w14:paraId="404B9B5C" w14:textId="5A6E3E40" w:rsidR="00CB3E19" w:rsidRDefault="00CB3E19" w:rsidP="00CB3E19">
      <w:r>
        <w:lastRenderedPageBreak/>
        <w:t>Então surgem as folhas de estilo, que são ficheiros de extensão .css e descrevem como os elementos HTML serão disponibilizados no ecrã do ponto de vista estético e organizacional dentro do mesmo.</w:t>
      </w:r>
      <w:r w:rsidRPr="00CB3E19">
        <w:t xml:space="preserve"> </w:t>
      </w:r>
      <w:r>
        <w:t>Podem descrever coisas básicas como as cores de um elemento, a sua localização no ecrã, ou mesmo introduzir um aparecimento em transição, dando a sensação de animação de um elemento.</w:t>
      </w:r>
    </w:p>
    <w:p w14:paraId="2F93F6C2" w14:textId="73D16666" w:rsidR="00CB3E19" w:rsidRDefault="00CB3E19" w:rsidP="00CB3E19">
      <w:r>
        <w:t>As CSS podem ser armazenadas em ficheiros externos e ser chamadas pela página HTML no cabeçalho da página permitindo inclusive poupar algum trabalho dado que permitem uma reutilização de estilos a vários elementos da mesma ou de várias páginas.</w:t>
      </w:r>
    </w:p>
    <w:p w14:paraId="43524D24" w14:textId="27F74388" w:rsidR="00CB3E19" w:rsidRDefault="00CB3E19" w:rsidP="00CB3E19">
      <w:r>
        <w:t xml:space="preserve">É quase impossível quantificar a utilização das CSS na web, mas é uma tecnologia muito usada e vai atualmente </w:t>
      </w:r>
      <w:r w:rsidR="00AB2FC3">
        <w:t>na versão 3, a última definida como standard para os browsers.</w:t>
      </w:r>
    </w:p>
    <w:p w14:paraId="287E0711" w14:textId="64E63A4D" w:rsidR="00CB3E19" w:rsidRDefault="00CB3E19" w:rsidP="00CB3E19"/>
    <w:p w14:paraId="058EF5B4" w14:textId="77777777" w:rsidR="00CB3E19" w:rsidRDefault="00CB3E19" w:rsidP="00CB3E19">
      <w:pPr>
        <w:keepNext/>
        <w:jc w:val="center"/>
      </w:pPr>
      <w:r>
        <w:rPr>
          <w:noProof/>
          <w:lang w:eastAsia="pt-PT"/>
        </w:rPr>
        <w:drawing>
          <wp:inline distT="0" distB="0" distL="0" distR="0" wp14:anchorId="1054241A" wp14:editId="763AEC35">
            <wp:extent cx="1990725" cy="1777433"/>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ss3.jpg"/>
                    <pic:cNvPicPr/>
                  </pic:nvPicPr>
                  <pic:blipFill>
                    <a:blip r:embed="rId25">
                      <a:extLst>
                        <a:ext uri="{28A0092B-C50C-407E-A947-70E740481C1C}">
                          <a14:useLocalDpi xmlns:a14="http://schemas.microsoft.com/office/drawing/2010/main" val="0"/>
                        </a:ext>
                      </a:extLst>
                    </a:blip>
                    <a:stretch>
                      <a:fillRect/>
                    </a:stretch>
                  </pic:blipFill>
                  <pic:spPr>
                    <a:xfrm>
                      <a:off x="0" y="0"/>
                      <a:ext cx="1996554" cy="1782637"/>
                    </a:xfrm>
                    <a:prstGeom prst="rect">
                      <a:avLst/>
                    </a:prstGeom>
                  </pic:spPr>
                </pic:pic>
              </a:graphicData>
            </a:graphic>
          </wp:inline>
        </w:drawing>
      </w:r>
    </w:p>
    <w:p w14:paraId="6F57847F" w14:textId="6C4421C2" w:rsidR="00CB3E19" w:rsidRPr="008677E3" w:rsidRDefault="00CB3E19" w:rsidP="00CB3E19">
      <w:pPr>
        <w:pStyle w:val="Caption"/>
        <w:jc w:val="center"/>
      </w:pPr>
      <w:r>
        <w:t xml:space="preserve">Figura </w:t>
      </w:r>
      <w:fldSimple w:instr=" SEQ Figura \* ARABIC ">
        <w:r w:rsidR="00911472">
          <w:rPr>
            <w:noProof/>
          </w:rPr>
          <w:t>14</w:t>
        </w:r>
      </w:fldSimple>
      <w:r>
        <w:t xml:space="preserve"> - Logótipo da versão CSS3</w:t>
      </w:r>
    </w:p>
    <w:p w14:paraId="702A3E69" w14:textId="7405B461" w:rsidR="00CB3E19" w:rsidRDefault="00CB3E19" w:rsidP="00A623E4"/>
    <w:p w14:paraId="06925720" w14:textId="43961380" w:rsidR="001535EB" w:rsidRDefault="001535EB" w:rsidP="00A623E4"/>
    <w:p w14:paraId="6F76FD93" w14:textId="756A5737" w:rsidR="00866650" w:rsidRDefault="00866650" w:rsidP="00A623E4">
      <w:r>
        <w:t>Uma outra tecnologia que tem sido fundamental no desenvolvimento e na evolução da web, é o Javascript.</w:t>
      </w:r>
    </w:p>
    <w:p w14:paraId="0BA0C9AD" w14:textId="765A2FAA" w:rsidR="00866650" w:rsidRDefault="00866650" w:rsidP="00A623E4">
      <w:r>
        <w:t xml:space="preserve">O Javascript nasceu por volta d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139B17EA" w:rsidR="00AE7921" w:rsidRDefault="00AE7921" w:rsidP="00035428">
      <w:r>
        <w:t>O HTML juntamente com a CSS e o Javascript formam o conjunto de tecnologias base para o crescimento da web ao nível das tecnologias do lado cliente.</w:t>
      </w:r>
    </w:p>
    <w:p w14:paraId="7CE38769" w14:textId="77777777" w:rsidR="00035428" w:rsidRDefault="00035428" w:rsidP="00A623E4"/>
    <w:p w14:paraId="7B67DE90" w14:textId="77777777" w:rsidR="00AE7921" w:rsidRDefault="00AE7921" w:rsidP="00AE7921">
      <w:pPr>
        <w:keepNext/>
      </w:pPr>
      <w:r>
        <w:rPr>
          <w:noProof/>
          <w:lang w:eastAsia="pt-PT"/>
        </w:rPr>
        <w:drawing>
          <wp:inline distT="0" distB="0" distL="0" distR="0" wp14:anchorId="6A606724" wp14:editId="36C3EBDB">
            <wp:extent cx="5502910" cy="3402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02910" cy="3402330"/>
                    </a:xfrm>
                    <a:prstGeom prst="rect">
                      <a:avLst/>
                    </a:prstGeom>
                  </pic:spPr>
                </pic:pic>
              </a:graphicData>
            </a:graphic>
          </wp:inline>
        </w:drawing>
      </w:r>
    </w:p>
    <w:p w14:paraId="547AD69C" w14:textId="68943B24" w:rsidR="00035428" w:rsidRDefault="00AE7921" w:rsidP="00AE7921">
      <w:pPr>
        <w:pStyle w:val="Caption"/>
        <w:jc w:val="center"/>
      </w:pPr>
      <w:r>
        <w:t xml:space="preserve">Figura </w:t>
      </w:r>
      <w:fldSimple w:instr=" SEQ Figura \* ARABIC ">
        <w:r w:rsidR="00911472">
          <w:rPr>
            <w:noProof/>
          </w:rPr>
          <w:t>15</w:t>
        </w:r>
      </w:fldSimple>
      <w:r>
        <w:t xml:space="preserve"> - Client Side da web</w:t>
      </w:r>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1A6DCA76" w:rsidR="00CD1F8F" w:rsidRDefault="00CD1F8F" w:rsidP="00A623E4">
      <w:r>
        <w:t>Assim, temos os componente fundamentais para a arquitetura base de uma aplicação orientada para a web:</w:t>
      </w:r>
    </w:p>
    <w:p w14:paraId="34D4B37D" w14:textId="0B85E444" w:rsidR="00CD1F8F" w:rsidRDefault="00CD1F8F" w:rsidP="00CD1F8F">
      <w:pPr>
        <w:pStyle w:val="ListParagraph"/>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ListParagraph"/>
        <w:numPr>
          <w:ilvl w:val="0"/>
          <w:numId w:val="40"/>
        </w:numPr>
      </w:pPr>
      <w:r>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lastRenderedPageBreak/>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7">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5D452916" w:rsidR="00CD1F8F" w:rsidRDefault="00CD1F8F" w:rsidP="00CD1F8F">
      <w:pPr>
        <w:pStyle w:val="Caption"/>
        <w:jc w:val="center"/>
      </w:pPr>
      <w:r>
        <w:t xml:space="preserve">Figura </w:t>
      </w:r>
      <w:fldSimple w:instr=" SEQ Figura \* ARABIC ">
        <w:r w:rsidR="00911472">
          <w:rPr>
            <w:noProof/>
          </w:rPr>
          <w:t>16</w:t>
        </w:r>
      </w:fldSimple>
      <w:r>
        <w:t xml:space="preserve"> - Arquitetura base de aplicações web</w:t>
      </w:r>
    </w:p>
    <w:p w14:paraId="78E59CF7" w14:textId="632D475D" w:rsidR="00CD1F8F" w:rsidRDefault="00CD1F8F" w:rsidP="00CD1F8F"/>
    <w:p w14:paraId="56AA12A1" w14:textId="77777777" w:rsidR="00CD1F8F" w:rsidRDefault="00CD1F8F" w:rsidP="00CD1F8F"/>
    <w:p w14:paraId="5B179EAA" w14:textId="12F51A17"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novas linguagens e frameworks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08DE36A" w14:textId="2046026C" w:rsidR="001535EB" w:rsidRDefault="001535EB" w:rsidP="00A623E4">
      <w:r>
        <w:t>-- CLoud Computing?</w:t>
      </w:r>
      <w:r w:rsidR="003347C8">
        <w:t xml:space="preserve"> Realidade Aumentada? Tecnologias Emergentes</w:t>
      </w:r>
      <w:r>
        <w:t xml:space="preserve"> </w:t>
      </w:r>
      <w:r w:rsidR="00336E5E">
        <w:t>–</w:t>
      </w:r>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1A308F5B" w:rsidR="00FB1535" w:rsidRDefault="00FB1535" w:rsidP="00A623E4">
      <w:r>
        <w:t xml:space="preserve">Um destes casos é a Realidade Aumentada, </w:t>
      </w:r>
      <w:r w:rsidR="00AC6B69">
        <w:t xml:space="preserve">que pode ser definida como “qualquer tecnologia que insere interfaces digitais no mundor real” </w:t>
      </w:r>
      <w:r w:rsidR="00534740">
        <w:fldChar w:fldCharType="begin" w:fldLock="1"/>
      </w:r>
      <w:r w:rsidR="008228D4">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rios como óculos ou smartphones  para projetar estas interfaces digitais no mundo real.</w:t>
      </w:r>
    </w:p>
    <w:p w14:paraId="4671C38A" w14:textId="257CDC34"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por volta de 2012 com o aparecimento dos Google Glass, que foram desenhados para munir os utilizadores de de interfaces digitais que os permitissem interagir de forma similar a que interagimos hoje com um smartphone, ou seja tirar fotografias, procurar direções, etc. No entanto, o Google Glass não se revelaram um sucesso apesar das grandes tecnológicas acreditarem que os acessórios tecnológicos como óculos, relógios ou pulseiras se tornariam eventualmente partes normais do dia a dia na sociedade.</w:t>
      </w:r>
    </w:p>
    <w:p w14:paraId="42188E1B" w14:textId="24332D93" w:rsidR="00C060DB" w:rsidRDefault="00C060DB" w:rsidP="00A623E4"/>
    <w:p w14:paraId="0ACD33EC" w14:textId="77777777" w:rsidR="00C060DB" w:rsidRDefault="00C060DB" w:rsidP="00C060DB">
      <w:pPr>
        <w:keepNext/>
      </w:pPr>
      <w:r>
        <w:rPr>
          <w:noProof/>
          <w:lang w:eastAsia="pt-PT"/>
        </w:rPr>
        <w:lastRenderedPageBreak/>
        <w:drawing>
          <wp:inline distT="0" distB="0" distL="0" distR="0" wp14:anchorId="55CE8C47" wp14:editId="5DBABCA8">
            <wp:extent cx="5502910" cy="29952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oogle_Glass_with_frame-1940x1056.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02910" cy="2995295"/>
                    </a:xfrm>
                    <a:prstGeom prst="rect">
                      <a:avLst/>
                    </a:prstGeom>
                  </pic:spPr>
                </pic:pic>
              </a:graphicData>
            </a:graphic>
          </wp:inline>
        </w:drawing>
      </w:r>
    </w:p>
    <w:p w14:paraId="5A6819CC" w14:textId="1C9F0E80" w:rsidR="00C060DB" w:rsidRDefault="00C060DB" w:rsidP="00C060DB">
      <w:pPr>
        <w:pStyle w:val="Caption"/>
        <w:jc w:val="center"/>
      </w:pPr>
      <w:r>
        <w:t xml:space="preserve">Figura </w:t>
      </w:r>
      <w:fldSimple w:instr=" SEQ Figura \* ARABIC ">
        <w:r w:rsidR="00911472">
          <w:rPr>
            <w:noProof/>
          </w:rPr>
          <w:t>17</w:t>
        </w:r>
      </w:fldSimple>
      <w:r>
        <w:t xml:space="preserve"> - Exemplar Google Glass</w:t>
      </w:r>
    </w:p>
    <w:p w14:paraId="7CEC8AE6" w14:textId="4F18E6BD" w:rsidR="007F5F7D" w:rsidRDefault="007F5F7D" w:rsidP="00A623E4"/>
    <w:p w14:paraId="322B256D" w14:textId="77777777" w:rsidR="00501B09" w:rsidRDefault="00501B09" w:rsidP="00501B09">
      <w:pPr>
        <w:keepNext/>
      </w:pPr>
      <w:r>
        <w:rPr>
          <w:noProof/>
          <w:lang w:eastAsia="pt-PT"/>
        </w:rPr>
        <w:drawing>
          <wp:inline distT="0" distB="0" distL="0" distR="0" wp14:anchorId="02CA9E31" wp14:editId="7895158A">
            <wp:extent cx="5502910" cy="30238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oogle-glass-interface1.jpg"/>
                    <pic:cNvPicPr/>
                  </pic:nvPicPr>
                  <pic:blipFill>
                    <a:blip r:embed="rId29">
                      <a:extLst>
                        <a:ext uri="{28A0092B-C50C-407E-A947-70E740481C1C}">
                          <a14:useLocalDpi xmlns:a14="http://schemas.microsoft.com/office/drawing/2010/main" val="0"/>
                        </a:ext>
                      </a:extLst>
                    </a:blip>
                    <a:stretch>
                      <a:fillRect/>
                    </a:stretch>
                  </pic:blipFill>
                  <pic:spPr>
                    <a:xfrm>
                      <a:off x="0" y="0"/>
                      <a:ext cx="5502910" cy="3023870"/>
                    </a:xfrm>
                    <a:prstGeom prst="rect">
                      <a:avLst/>
                    </a:prstGeom>
                  </pic:spPr>
                </pic:pic>
              </a:graphicData>
            </a:graphic>
          </wp:inline>
        </w:drawing>
      </w:r>
    </w:p>
    <w:p w14:paraId="0958B7A8" w14:textId="3F48C8D0" w:rsidR="00501B09" w:rsidRDefault="00501B09" w:rsidP="00501B09">
      <w:pPr>
        <w:pStyle w:val="Caption"/>
        <w:jc w:val="center"/>
      </w:pPr>
      <w:r>
        <w:t xml:space="preserve">Figura </w:t>
      </w:r>
      <w:fldSimple w:instr=" SEQ Figura \* ARABIC ">
        <w:r w:rsidR="00911472">
          <w:rPr>
            <w:noProof/>
          </w:rPr>
          <w:t>18</w:t>
        </w:r>
      </w:fldSimple>
      <w:r>
        <w:t xml:space="preserve"> - Google Glass Apps</w:t>
      </w:r>
    </w:p>
    <w:p w14:paraId="33550A89" w14:textId="68002BAB" w:rsidR="00332D48" w:rsidRDefault="00332D48" w:rsidP="00A623E4"/>
    <w:p w14:paraId="69983A60" w14:textId="3A3C3448" w:rsidR="00260277" w:rsidRDefault="00260277" w:rsidP="00A623E4"/>
    <w:p w14:paraId="3F5CDFC5" w14:textId="13BC614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w:t>
      </w:r>
      <w:r>
        <w:lastRenderedPageBreak/>
        <w:t>mais suave e natural poss</w:t>
      </w:r>
      <w:r w:rsidR="009F57FF">
        <w:t xml:space="preserve">ível. Apesar disto vários setories da indústria têm vindo a apostar na integração de produtos de Realidade Aumentada, como são o caso do turismo onde já existem aplicações para smartphone capazes de dar informação ao utilizador acerca da realidade captada na câmara (por exemplo a app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785D65F3" w:rsidR="00672BAE" w:rsidRDefault="00672BAE"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1A51EE13" w:rsidR="001C4B72" w:rsidRDefault="008228D4" w:rsidP="00A623E4">
      <w:r>
        <w:t xml:space="preserve">O Cloud Computing consiste em “mover serviços, poder computacional ou dados para uma localização transparente, interna ou externa á organização em instalações centralizadas ou contratadas” </w:t>
      </w:r>
      <w:r>
        <w:fldChar w:fldCharType="begin" w:fldLock="1"/>
      </w:r>
      <w:r w:rsidR="0095065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Pr="008228D4">
        <w:rPr>
          <w:noProof/>
        </w:rPr>
        <w:t>(“Cloud Computing: An Overview,” 2009)</w:t>
      </w:r>
      <w:r>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911472">
      <w:pPr>
        <w:keepNext/>
      </w:pPr>
      <w:r>
        <w:rPr>
          <w:noProof/>
          <w:lang w:eastAsia="pt-PT"/>
        </w:rPr>
        <w:drawing>
          <wp:inline distT="0" distB="0" distL="0" distR="0" wp14:anchorId="2B48A7E0" wp14:editId="026EAA4B">
            <wp:extent cx="5502910" cy="33635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30">
                      <a:extLst>
                        <a:ext uri="{28A0092B-C50C-407E-A947-70E740481C1C}">
                          <a14:useLocalDpi xmlns:a14="http://schemas.microsoft.com/office/drawing/2010/main" val="0"/>
                        </a:ext>
                      </a:extLst>
                    </a:blip>
                    <a:stretch>
                      <a:fillRect/>
                    </a:stretch>
                  </pic:blipFill>
                  <pic:spPr>
                    <a:xfrm>
                      <a:off x="0" y="0"/>
                      <a:ext cx="5502910" cy="3363595"/>
                    </a:xfrm>
                    <a:prstGeom prst="rect">
                      <a:avLst/>
                    </a:prstGeom>
                  </pic:spPr>
                </pic:pic>
              </a:graphicData>
            </a:graphic>
          </wp:inline>
        </w:drawing>
      </w:r>
    </w:p>
    <w:p w14:paraId="6215DE24" w14:textId="203C51B1" w:rsidR="00911472" w:rsidRDefault="00911472" w:rsidP="00911472">
      <w:pPr>
        <w:pStyle w:val="Caption"/>
        <w:jc w:val="center"/>
      </w:pPr>
      <w:r>
        <w:t xml:space="preserve">Figura </w:t>
      </w:r>
      <w:fldSimple w:instr=" SEQ Figura \* ARABIC ">
        <w:r>
          <w:rPr>
            <w:noProof/>
          </w:rPr>
          <w:t>19</w:t>
        </w:r>
      </w:fldSimple>
      <w:r>
        <w:t xml:space="preserve"> - Arquitetura Cloud Computing</w:t>
      </w:r>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 xml:space="preserve">s e que podem proporcionar melhores </w:t>
      </w:r>
      <w:r w:rsidR="006C4DB3">
        <w:lastRenderedPageBreak/>
        <w:t>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31A5B724" w14:textId="7DBDD6A3" w:rsidR="001535EB" w:rsidRDefault="001535EB" w:rsidP="00A623E4">
      <w:r>
        <w:t xml:space="preserve">-- indústria 4.0 </w:t>
      </w:r>
      <w:r w:rsidR="00950659">
        <w:t>–</w:t>
      </w:r>
    </w:p>
    <w:p w14:paraId="63657D00" w14:textId="248478F9" w:rsidR="00950659" w:rsidRDefault="00950659" w:rsidP="00A623E4">
      <w:r>
        <w:t>Esta evolução tecnológica a vários níveis leva-nos até ao termo “Indústria 4.0”.</w:t>
      </w:r>
    </w:p>
    <w:p w14:paraId="6297F193" w14:textId="2B25D8EC" w:rsidR="00950659"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213531">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Inovações como robótica avançada, cloud computing, inteligência artificial, smartphones, impressão 3D, entre outras, todas combinadas estão a mudar a forma como a indústria e os negócios são operados. Da perspetiva da indústria de produção,</w:t>
      </w:r>
      <w:r w:rsidR="00E507F0">
        <w:t xml:space="preserve"> significa que um robot consegue conectar-se remotamente a um sistema computacional e este por sua vez pode controlar robots com muito pouca (ou nenhuma) intervenção humana.</w:t>
      </w:r>
      <w:r w:rsidR="00A42BC3">
        <w:t xml:space="preserve"> </w:t>
      </w:r>
      <w:r w:rsidR="00E507F0">
        <w:t>E</w:t>
      </w:r>
      <w:r w:rsidR="00A42BC3">
        <w:t xml:space="preserve">stas </w:t>
      </w:r>
      <w:r w:rsidR="00E507F0">
        <w:t>integrações e relações entre paradigmas</w:t>
      </w:r>
      <w:bookmarkStart w:id="10" w:name="_GoBack"/>
      <w:bookmarkEnd w:id="10"/>
      <w:r w:rsidR="00A42BC3">
        <w:t xml:space="preserve"> trouxeram á tona o conceito de “</w:t>
      </w:r>
      <w:r w:rsidR="00213531">
        <w:t>smart factories</w:t>
      </w:r>
      <w:r w:rsidR="00A42BC3">
        <w:t>”</w:t>
      </w:r>
      <w:r w:rsidR="00213531">
        <w:t xml:space="preserve"> (</w:t>
      </w:r>
      <w:r w:rsidR="00213531">
        <w:t>fábricas inteligentes</w:t>
      </w:r>
      <w:r w:rsidR="00213531">
        <w:t xml:space="preserve">) que consistem em sistemas ciber-físicos capazes de monitorizar processos físicos relativos a uma linha de produção (ou relacionado com). Estes processos físicos serão capazes de 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213531">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4795F569" w14:textId="77777777" w:rsidR="001535EB" w:rsidRDefault="001535EB" w:rsidP="00A623E4"/>
    <w:p w14:paraId="26F317C7" w14:textId="24ED8863" w:rsidR="007F5F7D" w:rsidRDefault="007F5F7D" w:rsidP="00A623E4">
      <w:r>
        <w:t>-- benefícios para as HMIs –</w:t>
      </w:r>
    </w:p>
    <w:p w14:paraId="73C9FE0A" w14:textId="09B2DD89" w:rsidR="007F5F7D" w:rsidRDefault="007F5F7D" w:rsidP="00A623E4"/>
    <w:p w14:paraId="2DE98DC3" w14:textId="7634817E" w:rsidR="007F5F7D" w:rsidRDefault="007F5F7D" w:rsidP="00A623E4">
      <w:r>
        <w:t>-- Outros benefícios (Scada?) --</w:t>
      </w:r>
    </w:p>
    <w:p w14:paraId="1429A464" w14:textId="77777777" w:rsidR="00A623E4" w:rsidRPr="00352309" w:rsidRDefault="00A623E4" w:rsidP="00352309"/>
    <w:p w14:paraId="644B2FE8" w14:textId="77777777" w:rsidR="007D2B0F" w:rsidRDefault="007D2B0F" w:rsidP="007D2B0F"/>
    <w:p w14:paraId="0905A199" w14:textId="641BF181" w:rsidR="00C65376" w:rsidRDefault="008821DD" w:rsidP="007D2B0F">
      <w:pPr>
        <w:pStyle w:val="Heading2"/>
        <w:ind w:firstLine="708"/>
      </w:pPr>
      <w:bookmarkStart w:id="11" w:name="_Toc484442681"/>
      <w:r w:rsidRPr="002A4B1A">
        <w:t>2.</w:t>
      </w:r>
      <w:r w:rsidR="00352309">
        <w:t>6</w:t>
      </w:r>
      <w:r w:rsidRPr="002A4B1A">
        <w:t xml:space="preserve"> </w:t>
      </w:r>
      <w:r w:rsidR="00C4798E">
        <w:t>Casos de Estudo</w:t>
      </w:r>
      <w:bookmarkEnd w:id="11"/>
    </w:p>
    <w:p w14:paraId="69C6E8DA" w14:textId="484794B1" w:rsidR="007D2B0F" w:rsidRPr="007D2B0F" w:rsidRDefault="007D2B0F" w:rsidP="007D2B0F">
      <w:r w:rsidRPr="001869F6">
        <w:rPr>
          <w:highlight w:val="yellow"/>
        </w:rPr>
        <w:t>O objetivo desta secção será de falar sobre as abordagens já existentes, sustentando-me em artigos científicos e em alguns casos de aplicações reais. Cada sub-secção poderá referir vários artigos ou várias abordagens que já existam.</w:t>
      </w:r>
    </w:p>
    <w:p w14:paraId="68014C8A" w14:textId="3C3C97BD" w:rsidR="00C4798E" w:rsidRDefault="00C4798E" w:rsidP="007D2B0F">
      <w:pPr>
        <w:pStyle w:val="Heading2"/>
        <w:ind w:left="708" w:firstLine="708"/>
      </w:pPr>
      <w:bookmarkStart w:id="12" w:name="_Toc484442682"/>
      <w:r w:rsidRPr="002A4B1A">
        <w:t>2.</w:t>
      </w:r>
      <w:r w:rsidR="00352309">
        <w:t>6</w:t>
      </w:r>
      <w:r>
        <w:t>.1</w:t>
      </w:r>
      <w:r w:rsidRPr="002A4B1A">
        <w:t xml:space="preserve"> </w:t>
      </w:r>
      <w:r>
        <w:t>Controlo e Automação na Indústria</w:t>
      </w:r>
      <w:bookmarkEnd w:id="12"/>
    </w:p>
    <w:p w14:paraId="33084051" w14:textId="431F6EE3" w:rsidR="00C4798E" w:rsidRDefault="00C4798E" w:rsidP="007D2B0F">
      <w:pPr>
        <w:pStyle w:val="Heading2"/>
        <w:ind w:left="708" w:firstLine="708"/>
      </w:pPr>
      <w:bookmarkStart w:id="13" w:name="_Toc484442683"/>
      <w:r w:rsidRPr="002A4B1A">
        <w:t>2.</w:t>
      </w:r>
      <w:r w:rsidR="00352309">
        <w:t>6</w:t>
      </w:r>
      <w:r>
        <w:t>.2</w:t>
      </w:r>
      <w:r w:rsidRPr="002A4B1A">
        <w:t xml:space="preserve"> </w:t>
      </w:r>
      <w:r>
        <w:t>Sistemas Web-Based para Controlo e Automação</w:t>
      </w:r>
      <w:bookmarkEnd w:id="13"/>
    </w:p>
    <w:p w14:paraId="21DFFEF5" w14:textId="154B09EE" w:rsidR="00C4798E" w:rsidRPr="002A4B1A" w:rsidRDefault="00C4798E" w:rsidP="007D2B0F">
      <w:pPr>
        <w:pStyle w:val="Heading2"/>
        <w:ind w:left="708" w:firstLine="708"/>
      </w:pPr>
      <w:bookmarkStart w:id="14" w:name="_Toc484442684"/>
      <w:r w:rsidRPr="002A4B1A">
        <w:t>2.</w:t>
      </w:r>
      <w:r w:rsidR="00352309">
        <w:t>6</w:t>
      </w:r>
      <w:r>
        <w:t>.3</w:t>
      </w:r>
      <w:r w:rsidRPr="002A4B1A">
        <w:t xml:space="preserve"> </w:t>
      </w:r>
      <w:r>
        <w:t>Realidade Aumentada na Indústria</w:t>
      </w:r>
      <w:bookmarkEnd w:id="14"/>
    </w:p>
    <w:p w14:paraId="0905A19B" w14:textId="3D2CE565" w:rsidR="00924ABE" w:rsidRDefault="00924ABE" w:rsidP="00AA60D4">
      <w:pPr>
        <w:pStyle w:val="Heading1"/>
      </w:pPr>
      <w:bookmarkStart w:id="15" w:name="_Toc484442685"/>
      <w:r w:rsidRPr="002A4B1A">
        <w:t xml:space="preserve">3. </w:t>
      </w:r>
      <w:r w:rsidR="00BA26C3">
        <w:t>Análise</w:t>
      </w:r>
      <w:r w:rsidR="00D739F9">
        <w:t xml:space="preserve"> do </w:t>
      </w:r>
      <w:r w:rsidR="00C4798E">
        <w:t>Problema</w:t>
      </w:r>
      <w:bookmarkEnd w:id="15"/>
    </w:p>
    <w:p w14:paraId="7E691639" w14:textId="08E92140" w:rsidR="003B1627" w:rsidRPr="003B1627" w:rsidRDefault="003B1627" w:rsidP="003B1627">
      <w:r w:rsidRPr="001869F6">
        <w:rPr>
          <w:highlight w:val="yellow"/>
        </w:rPr>
        <w:lastRenderedPageBreak/>
        <w:t>Não fará parte da entrega de Julho.</w:t>
      </w:r>
    </w:p>
    <w:p w14:paraId="0B88FB6F" w14:textId="1C472DCD" w:rsidR="00C4798E" w:rsidRDefault="00C4798E" w:rsidP="00C4798E">
      <w:pPr>
        <w:pStyle w:val="Heading1"/>
      </w:pPr>
      <w:bookmarkStart w:id="16" w:name="_Toc484442686"/>
      <w:r>
        <w:t>4</w:t>
      </w:r>
      <w:r w:rsidRPr="002A4B1A">
        <w:t xml:space="preserve">. </w:t>
      </w:r>
      <w:r>
        <w:t>Desenvolvimento do Projeto</w:t>
      </w:r>
      <w:bookmarkEnd w:id="16"/>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Heading1"/>
      </w:pPr>
      <w:bookmarkStart w:id="17" w:name="_Toc484442687"/>
      <w:r>
        <w:t>5</w:t>
      </w:r>
      <w:r w:rsidRPr="002A4B1A">
        <w:t xml:space="preserve">. </w:t>
      </w:r>
      <w:r>
        <w:t>Conclusões</w:t>
      </w:r>
      <w:bookmarkEnd w:id="1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Pr="00A3138C" w:rsidRDefault="00C4798E" w:rsidP="00C4798E">
      <w:pPr>
        <w:pStyle w:val="Heading1"/>
        <w:rPr>
          <w:lang w:val="en-US"/>
        </w:rPr>
      </w:pPr>
      <w:bookmarkStart w:id="18" w:name="_Toc484442688"/>
      <w:r w:rsidRPr="00A3138C">
        <w:rPr>
          <w:lang w:val="en-US"/>
        </w:rPr>
        <w:t>6. Referências</w:t>
      </w:r>
      <w:bookmarkEnd w:id="18"/>
    </w:p>
    <w:p w14:paraId="6E7D0064" w14:textId="458D9D31" w:rsidR="004B3084" w:rsidRPr="00A3138C" w:rsidRDefault="004B3084" w:rsidP="004B3084">
      <w:pPr>
        <w:rPr>
          <w:lang w:val="en-US"/>
        </w:rPr>
      </w:pPr>
    </w:p>
    <w:p w14:paraId="48D3F109" w14:textId="5114A072" w:rsidR="00213531" w:rsidRPr="00213531" w:rsidRDefault="004B3084" w:rsidP="00213531">
      <w:pPr>
        <w:widowControl w:val="0"/>
        <w:autoSpaceDE w:val="0"/>
        <w:autoSpaceDN w:val="0"/>
        <w:adjustRightInd w:val="0"/>
        <w:spacing w:line="240" w:lineRule="auto"/>
        <w:ind w:left="480" w:hanging="480"/>
        <w:rPr>
          <w:rFonts w:ascii="Calibri" w:hAnsi="Calibri" w:cs="Calibri"/>
          <w:noProof/>
        </w:rPr>
      </w:pPr>
      <w:r>
        <w:fldChar w:fldCharType="begin" w:fldLock="1"/>
      </w:r>
      <w:r w:rsidRPr="00A3138C">
        <w:rPr>
          <w:lang w:val="en-US"/>
        </w:rPr>
        <w:instrText xml:space="preserve">ADDIN Mendeley Bibliography CSL_BIBLIOGRAPHY </w:instrText>
      </w:r>
      <w:r>
        <w:fldChar w:fldCharType="separate"/>
      </w:r>
      <w:r w:rsidR="00213531" w:rsidRPr="00213531">
        <w:rPr>
          <w:rFonts w:ascii="Calibri" w:hAnsi="Calibri" w:cs="Calibri"/>
          <w:noProof/>
          <w:lang w:val="en-US"/>
        </w:rPr>
        <w:t xml:space="preserve">3D printing -- Additive manufacturing: An introduction. </w:t>
      </w:r>
      <w:r w:rsidR="00213531" w:rsidRPr="00213531">
        <w:rPr>
          <w:rFonts w:ascii="Calibri" w:hAnsi="Calibri" w:cs="Calibri"/>
          <w:noProof/>
        </w:rPr>
        <w:t>(2014). Retrieved from http://search.ebscohost.com/login.aspx?direct=true&amp;site=eds-live&amp;db=bth&amp;AN=97629391</w:t>
      </w:r>
    </w:p>
    <w:p w14:paraId="05D2C61B" w14:textId="77777777" w:rsidR="00213531" w:rsidRPr="00213531" w:rsidRDefault="00213531" w:rsidP="00213531">
      <w:pPr>
        <w:widowControl w:val="0"/>
        <w:autoSpaceDE w:val="0"/>
        <w:autoSpaceDN w:val="0"/>
        <w:adjustRightInd w:val="0"/>
        <w:spacing w:line="240" w:lineRule="auto"/>
        <w:ind w:left="480" w:hanging="480"/>
        <w:rPr>
          <w:rFonts w:ascii="Calibri" w:hAnsi="Calibri" w:cs="Calibri"/>
          <w:noProof/>
        </w:rPr>
      </w:pPr>
      <w:r w:rsidRPr="00213531">
        <w:rPr>
          <w:rFonts w:ascii="Calibri" w:hAnsi="Calibri" w:cs="Calibri"/>
          <w:noProof/>
        </w:rPr>
        <w:t xml:space="preserve">Alphonsus, E. R., &amp; Abdullah, M. O. (2016). A review on the applications of programmable logic controllers (PLCs), </w:t>
      </w:r>
      <w:r w:rsidRPr="00213531">
        <w:rPr>
          <w:rFonts w:ascii="Calibri" w:hAnsi="Calibri" w:cs="Calibri"/>
          <w:i/>
          <w:iCs/>
          <w:noProof/>
        </w:rPr>
        <w:t>60 OP</w:t>
      </w:r>
      <w:r w:rsidRPr="00213531">
        <w:rPr>
          <w:rFonts w:ascii="Calibri" w:hAnsi="Calibri" w:cs="Calibri"/>
          <w:noProof/>
        </w:rPr>
        <w:t>-</w:t>
      </w:r>
      <w:r w:rsidRPr="00213531">
        <w:rPr>
          <w:rFonts w:ascii="Calibri" w:hAnsi="Calibri" w:cs="Calibri"/>
          <w:i/>
          <w:iCs/>
          <w:noProof/>
        </w:rPr>
        <w:t>I</w:t>
      </w:r>
      <w:r w:rsidRPr="00213531">
        <w:rPr>
          <w:rFonts w:ascii="Calibri" w:hAnsi="Calibri" w:cs="Calibri"/>
          <w:noProof/>
        </w:rPr>
        <w:t>, 1185. https://doi.org/10.1016/j.rser.2016.01.025</w:t>
      </w:r>
    </w:p>
    <w:p w14:paraId="0206B980" w14:textId="77777777" w:rsidR="00213531" w:rsidRPr="00213531" w:rsidRDefault="00213531" w:rsidP="00213531">
      <w:pPr>
        <w:widowControl w:val="0"/>
        <w:autoSpaceDE w:val="0"/>
        <w:autoSpaceDN w:val="0"/>
        <w:adjustRightInd w:val="0"/>
        <w:spacing w:line="240" w:lineRule="auto"/>
        <w:ind w:left="480" w:hanging="480"/>
        <w:rPr>
          <w:rFonts w:ascii="Calibri" w:hAnsi="Calibri" w:cs="Calibri"/>
          <w:noProof/>
        </w:rPr>
      </w:pPr>
      <w:r w:rsidRPr="00213531">
        <w:rPr>
          <w:rFonts w:ascii="Calibri" w:hAnsi="Calibri" w:cs="Calibri"/>
          <w:noProof/>
        </w:rPr>
        <w:t>Anand, V., &amp; Saxena, D. (2013). 2013 IEEE International Conference on Computational Intelligence and Computing Research, Computational Intelligence and Computing Research (ICCIC), 2013 IEEE International Conference on. https://doi.org/10.1109/ICCIC.2013.6724273</w:t>
      </w:r>
    </w:p>
    <w:p w14:paraId="5707261C" w14:textId="77777777" w:rsidR="00213531" w:rsidRPr="00213531" w:rsidRDefault="00213531" w:rsidP="00213531">
      <w:pPr>
        <w:widowControl w:val="0"/>
        <w:autoSpaceDE w:val="0"/>
        <w:autoSpaceDN w:val="0"/>
        <w:adjustRightInd w:val="0"/>
        <w:spacing w:line="240" w:lineRule="auto"/>
        <w:ind w:left="480" w:hanging="480"/>
        <w:rPr>
          <w:rFonts w:ascii="Calibri" w:hAnsi="Calibri" w:cs="Calibri"/>
          <w:noProof/>
        </w:rPr>
      </w:pPr>
      <w:r w:rsidRPr="00213531">
        <w:rPr>
          <w:rFonts w:ascii="Calibri" w:hAnsi="Calibri" w:cs="Calibri"/>
          <w:noProof/>
        </w:rPr>
        <w:t>Boone, L. (2017). Industry 4.0 (Fourth industrial revolution). Retrieved from http://search.ebscohost.com/login.aspx?direct=true&amp;site=eds-live&amp;db=ers&amp;AN=119214086 OP  - Salem Press Encyclopedia, January, 2017. 2p.</w:t>
      </w:r>
    </w:p>
    <w:p w14:paraId="484DEC5F" w14:textId="77777777" w:rsidR="00213531" w:rsidRPr="00213531" w:rsidRDefault="00213531" w:rsidP="00213531">
      <w:pPr>
        <w:widowControl w:val="0"/>
        <w:autoSpaceDE w:val="0"/>
        <w:autoSpaceDN w:val="0"/>
        <w:adjustRightInd w:val="0"/>
        <w:spacing w:line="240" w:lineRule="auto"/>
        <w:ind w:left="480" w:hanging="480"/>
        <w:rPr>
          <w:rFonts w:ascii="Calibri" w:hAnsi="Calibri" w:cs="Calibri"/>
          <w:noProof/>
        </w:rPr>
      </w:pPr>
      <w:r w:rsidRPr="00213531">
        <w:rPr>
          <w:rFonts w:ascii="Calibri" w:hAnsi="Calibri" w:cs="Calibri"/>
          <w:noProof/>
        </w:rPr>
        <w:t>Canas, R. M. da S., &amp; Pires, J. S. (2014). Simoldes : the impact of additive manufacturing : 3D Printing Technology. Retrieved from http://search.ebscohost.com/login.aspx?direct=true&amp;site=eds-live&amp;db=edsrca&amp;AN=rcaap.openAccess.10400.14.16813</w:t>
      </w:r>
    </w:p>
    <w:p w14:paraId="7071CE14" w14:textId="77777777" w:rsidR="00213531" w:rsidRPr="00213531" w:rsidRDefault="00213531" w:rsidP="00213531">
      <w:pPr>
        <w:widowControl w:val="0"/>
        <w:autoSpaceDE w:val="0"/>
        <w:autoSpaceDN w:val="0"/>
        <w:adjustRightInd w:val="0"/>
        <w:spacing w:line="240" w:lineRule="auto"/>
        <w:ind w:left="480" w:hanging="480"/>
        <w:rPr>
          <w:rFonts w:ascii="Calibri" w:hAnsi="Calibri" w:cs="Calibri"/>
          <w:noProof/>
        </w:rPr>
      </w:pPr>
      <w:r w:rsidRPr="00213531">
        <w:rPr>
          <w:rFonts w:ascii="Calibri" w:hAnsi="Calibri" w:cs="Calibri"/>
          <w:noProof/>
        </w:rPr>
        <w:t xml:space="preserve">Carvalho, A. I. R. de, &amp; Ferrolho, A. M. P. (2016). </w:t>
      </w:r>
      <w:r w:rsidRPr="00213531">
        <w:rPr>
          <w:rFonts w:ascii="Calibri" w:hAnsi="Calibri" w:cs="Calibri"/>
          <w:i/>
          <w:iCs/>
          <w:noProof/>
        </w:rPr>
        <w:t>Desenvolvimento e melhoramento da Célula Flexível de Fabrico da ESTGV</w:t>
      </w:r>
      <w:r w:rsidRPr="00213531">
        <w:rPr>
          <w:rFonts w:ascii="Calibri" w:hAnsi="Calibri" w:cs="Calibri"/>
          <w:noProof/>
        </w:rPr>
        <w:t>. Retrieved from http://search.ebscohost.com/login.aspx?direct=true&amp;site=eds-live&amp;db=edsrca&amp;AN=rcaap.openAccess.10400.19.3090</w:t>
      </w:r>
    </w:p>
    <w:p w14:paraId="58FBBFBD" w14:textId="77777777" w:rsidR="00213531" w:rsidRPr="00213531" w:rsidRDefault="00213531" w:rsidP="00213531">
      <w:pPr>
        <w:widowControl w:val="0"/>
        <w:autoSpaceDE w:val="0"/>
        <w:autoSpaceDN w:val="0"/>
        <w:adjustRightInd w:val="0"/>
        <w:spacing w:line="240" w:lineRule="auto"/>
        <w:ind w:left="480" w:hanging="480"/>
        <w:rPr>
          <w:rFonts w:ascii="Calibri" w:hAnsi="Calibri" w:cs="Calibri"/>
          <w:noProof/>
        </w:rPr>
      </w:pPr>
      <w:r w:rsidRPr="00213531">
        <w:rPr>
          <w:rFonts w:ascii="Calibri" w:hAnsi="Calibri" w:cs="Calibri"/>
          <w:noProof/>
        </w:rPr>
        <w:t xml:space="preserve">Cloud Computing: An Overview. (2009). </w:t>
      </w:r>
      <w:r w:rsidRPr="00213531">
        <w:rPr>
          <w:rFonts w:ascii="Calibri" w:hAnsi="Calibri" w:cs="Calibri"/>
          <w:i/>
          <w:iCs/>
          <w:noProof/>
        </w:rPr>
        <w:t>Queue</w:t>
      </w:r>
      <w:r w:rsidRPr="00213531">
        <w:rPr>
          <w:rFonts w:ascii="Calibri" w:hAnsi="Calibri" w:cs="Calibri"/>
          <w:noProof/>
        </w:rPr>
        <w:t xml:space="preserve">, </w:t>
      </w:r>
      <w:r w:rsidRPr="00213531">
        <w:rPr>
          <w:rFonts w:ascii="Calibri" w:hAnsi="Calibri" w:cs="Calibri"/>
          <w:i/>
          <w:iCs/>
          <w:noProof/>
        </w:rPr>
        <w:t>7</w:t>
      </w:r>
      <w:r w:rsidRPr="00213531">
        <w:rPr>
          <w:rFonts w:ascii="Calibri" w:hAnsi="Calibri" w:cs="Calibri"/>
          <w:noProof/>
        </w:rPr>
        <w:t>(5), 2:3--2:4. https://doi.org/10.1145/1551644.1554608</w:t>
      </w:r>
    </w:p>
    <w:p w14:paraId="4CF793D8" w14:textId="77777777" w:rsidR="00213531" w:rsidRPr="00213531" w:rsidRDefault="00213531" w:rsidP="00213531">
      <w:pPr>
        <w:widowControl w:val="0"/>
        <w:autoSpaceDE w:val="0"/>
        <w:autoSpaceDN w:val="0"/>
        <w:adjustRightInd w:val="0"/>
        <w:spacing w:line="240" w:lineRule="auto"/>
        <w:ind w:left="480" w:hanging="480"/>
        <w:rPr>
          <w:rFonts w:ascii="Calibri" w:hAnsi="Calibri" w:cs="Calibri"/>
          <w:noProof/>
        </w:rPr>
      </w:pPr>
      <w:r w:rsidRPr="00213531">
        <w:rPr>
          <w:rFonts w:ascii="Calibri" w:hAnsi="Calibri" w:cs="Calibri"/>
          <w:noProof/>
        </w:rPr>
        <w:t>Columbia Electronic Encyclopedia, 6th Edition. (2017). Retrieved from http://search.ebscohost.com/login.aspx?direct=true&amp;site=eds-live&amp;db=a9h&amp;AN=39047085 OP  - Columbia Electronic Encyclopedia, 6th Edition. Q1 2017, p1-1. 1p.</w:t>
      </w:r>
    </w:p>
    <w:p w14:paraId="50EFABAC" w14:textId="77777777" w:rsidR="00213531" w:rsidRPr="00213531" w:rsidRDefault="00213531" w:rsidP="00213531">
      <w:pPr>
        <w:widowControl w:val="0"/>
        <w:autoSpaceDE w:val="0"/>
        <w:autoSpaceDN w:val="0"/>
        <w:adjustRightInd w:val="0"/>
        <w:spacing w:line="240" w:lineRule="auto"/>
        <w:ind w:left="480" w:hanging="480"/>
        <w:rPr>
          <w:rFonts w:ascii="Calibri" w:hAnsi="Calibri" w:cs="Calibri"/>
          <w:noProof/>
        </w:rPr>
      </w:pPr>
      <w:r w:rsidRPr="00213531">
        <w:rPr>
          <w:rFonts w:ascii="Calibri" w:hAnsi="Calibri" w:cs="Calibri"/>
          <w:noProof/>
        </w:rPr>
        <w:t>Dias, F. A. N. B., &amp; Fonseca, I. S. A. da. (2015). Desenvolvimento de ferramenta para interligação de dispositivos utilizando protocolos industriais. Retrieved from http://search.ebscohost.com/login.aspx?direct=true&amp;site=eds-live&amp;db=edsrca&amp;AN=rcaap.openAccess.10400.26.16571</w:t>
      </w:r>
    </w:p>
    <w:p w14:paraId="1599B609" w14:textId="77777777" w:rsidR="00213531" w:rsidRPr="00213531" w:rsidRDefault="00213531" w:rsidP="00213531">
      <w:pPr>
        <w:widowControl w:val="0"/>
        <w:autoSpaceDE w:val="0"/>
        <w:autoSpaceDN w:val="0"/>
        <w:adjustRightInd w:val="0"/>
        <w:spacing w:line="240" w:lineRule="auto"/>
        <w:ind w:left="480" w:hanging="480"/>
        <w:rPr>
          <w:rFonts w:ascii="Calibri" w:hAnsi="Calibri" w:cs="Calibri"/>
          <w:noProof/>
        </w:rPr>
      </w:pPr>
      <w:r w:rsidRPr="00213531">
        <w:rPr>
          <w:rFonts w:ascii="Calibri" w:hAnsi="Calibri" w:cs="Calibri"/>
          <w:noProof/>
        </w:rPr>
        <w:lastRenderedPageBreak/>
        <w:t xml:space="preserve">Dorf, R. C., &amp; Bishop, R. H. (2010). </w:t>
      </w:r>
      <w:r w:rsidRPr="00213531">
        <w:rPr>
          <w:rFonts w:ascii="Calibri" w:hAnsi="Calibri" w:cs="Calibri"/>
          <w:i/>
          <w:iCs/>
          <w:noProof/>
        </w:rPr>
        <w:t>Modern Control Systems</w:t>
      </w:r>
      <w:r w:rsidRPr="00213531">
        <w:rPr>
          <w:rFonts w:ascii="Calibri" w:hAnsi="Calibri" w:cs="Calibri"/>
          <w:noProof/>
        </w:rPr>
        <w:t>.</w:t>
      </w:r>
    </w:p>
    <w:p w14:paraId="44E934DC" w14:textId="77777777" w:rsidR="00213531" w:rsidRPr="00213531" w:rsidRDefault="00213531" w:rsidP="00213531">
      <w:pPr>
        <w:widowControl w:val="0"/>
        <w:autoSpaceDE w:val="0"/>
        <w:autoSpaceDN w:val="0"/>
        <w:adjustRightInd w:val="0"/>
        <w:spacing w:line="240" w:lineRule="auto"/>
        <w:ind w:left="480" w:hanging="480"/>
        <w:rPr>
          <w:rFonts w:ascii="Calibri" w:hAnsi="Calibri" w:cs="Calibri"/>
          <w:noProof/>
        </w:rPr>
      </w:pPr>
      <w:r w:rsidRPr="00213531">
        <w:rPr>
          <w:rFonts w:ascii="Calibri" w:hAnsi="Calibri" w:cs="Calibri"/>
          <w:noProof/>
        </w:rPr>
        <w:t>HTTP/2 Usage. (2017). Retrieved from https://w3techs.com/technologies/details/ce-http2/all/all</w:t>
      </w:r>
    </w:p>
    <w:p w14:paraId="419DC19A" w14:textId="77777777" w:rsidR="00213531" w:rsidRPr="00213531" w:rsidRDefault="00213531" w:rsidP="00213531">
      <w:pPr>
        <w:widowControl w:val="0"/>
        <w:autoSpaceDE w:val="0"/>
        <w:autoSpaceDN w:val="0"/>
        <w:adjustRightInd w:val="0"/>
        <w:spacing w:line="240" w:lineRule="auto"/>
        <w:ind w:left="480" w:hanging="480"/>
        <w:rPr>
          <w:rFonts w:ascii="Calibri" w:hAnsi="Calibri" w:cs="Calibri"/>
          <w:noProof/>
        </w:rPr>
      </w:pPr>
      <w:r w:rsidRPr="00213531">
        <w:rPr>
          <w:rFonts w:ascii="Calibri" w:hAnsi="Calibri" w:cs="Calibri"/>
          <w:noProof/>
        </w:rPr>
        <w:t>Mohn, E. (2015). Augmented Reality. Retrieved from http://search.ebscohost.com/login.aspx?direct=true&amp;site=eds-live&amp;db=ers&amp;AN=87323326 OP  - Salem Press Encyclopedia of Science, 2015. 2p.</w:t>
      </w:r>
    </w:p>
    <w:p w14:paraId="5C18F714" w14:textId="77777777" w:rsidR="00213531" w:rsidRPr="00213531" w:rsidRDefault="00213531" w:rsidP="00213531">
      <w:pPr>
        <w:widowControl w:val="0"/>
        <w:autoSpaceDE w:val="0"/>
        <w:autoSpaceDN w:val="0"/>
        <w:adjustRightInd w:val="0"/>
        <w:spacing w:line="240" w:lineRule="auto"/>
        <w:ind w:left="480" w:hanging="480"/>
        <w:rPr>
          <w:rFonts w:ascii="Calibri" w:hAnsi="Calibri" w:cs="Calibri"/>
          <w:noProof/>
        </w:rPr>
      </w:pPr>
      <w:r w:rsidRPr="00213531">
        <w:rPr>
          <w:rFonts w:ascii="Calibri" w:hAnsi="Calibri" w:cs="Calibri"/>
          <w:noProof/>
        </w:rPr>
        <w:t>Soares, T. A. C., &amp; Mariano, S. J. P. S. (2012). Controlo e automação: sistema de rega inteligente. Retrieved from http://search.ebscohost.com/login.aspx?direct=true&amp;site=eds-live&amp;db=edsrca&amp;AN=rcaap.openAccess.10400.6.2408</w:t>
      </w:r>
    </w:p>
    <w:p w14:paraId="44CB94B4" w14:textId="77777777" w:rsidR="00213531" w:rsidRPr="00213531" w:rsidRDefault="00213531" w:rsidP="00213531">
      <w:pPr>
        <w:widowControl w:val="0"/>
        <w:autoSpaceDE w:val="0"/>
        <w:autoSpaceDN w:val="0"/>
        <w:adjustRightInd w:val="0"/>
        <w:spacing w:line="240" w:lineRule="auto"/>
        <w:ind w:left="480" w:hanging="480"/>
        <w:rPr>
          <w:rFonts w:ascii="Calibri" w:hAnsi="Calibri" w:cs="Calibri"/>
          <w:noProof/>
        </w:rPr>
      </w:pPr>
      <w:r w:rsidRPr="00213531">
        <w:rPr>
          <w:rFonts w:ascii="Calibri" w:hAnsi="Calibri" w:cs="Calibri"/>
          <w:noProof/>
        </w:rPr>
        <w:t>Souza, R. B. de, &amp; Medeiros, A. A. D. de. (2005). Uma arquitetura para sistemas supervisórios industriais e sua aplicação em processos de elevação artificial de petróleo. Retrieved from http://search.ebscohost.com/login.aspx?direct=true&amp;site=eds-live&amp;db=edsrca&amp;AN=rcaap.portugal.123456789.15444</w:t>
      </w:r>
    </w:p>
    <w:p w14:paraId="64D43984" w14:textId="7D24C5A9" w:rsidR="004B3084" w:rsidRPr="004B3084" w:rsidRDefault="004B3084" w:rsidP="004B3084">
      <w:r>
        <w:fldChar w:fldCharType="end"/>
      </w:r>
    </w:p>
    <w:p w14:paraId="03B39135" w14:textId="2B8B9188" w:rsidR="00C4798E" w:rsidRPr="002A4B1A" w:rsidRDefault="00C4798E" w:rsidP="00C4798E">
      <w:pPr>
        <w:pStyle w:val="Heading1"/>
      </w:pPr>
      <w:bookmarkStart w:id="19" w:name="_Toc484442689"/>
      <w:r>
        <w:t>7</w:t>
      </w:r>
      <w:r w:rsidRPr="002A4B1A">
        <w:t xml:space="preserve">. </w:t>
      </w:r>
      <w:r>
        <w:t>Anexos</w:t>
      </w:r>
      <w:bookmarkEnd w:id="1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1A0CD0" w14:textId="77777777" w:rsidR="00C13408" w:rsidRDefault="00C13408" w:rsidP="00AA60D4">
      <w:r>
        <w:separator/>
      </w:r>
    </w:p>
  </w:endnote>
  <w:endnote w:type="continuationSeparator" w:id="0">
    <w:p w14:paraId="159156DA" w14:textId="77777777" w:rsidR="00C13408" w:rsidRDefault="00C13408"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501B09" w:rsidRDefault="00501B09" w:rsidP="00AA60D4">
    <w:pPr>
      <w:pStyle w:val="Footer"/>
    </w:pPr>
  </w:p>
  <w:p w14:paraId="0905A20C" w14:textId="77777777" w:rsidR="00501B09" w:rsidRDefault="00501B09" w:rsidP="00AA6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154051AC" w:rsidR="00501B09" w:rsidRDefault="00501B09">
        <w:pPr>
          <w:pStyle w:val="Footer"/>
          <w:jc w:val="right"/>
        </w:pPr>
        <w:r>
          <w:fldChar w:fldCharType="begin"/>
        </w:r>
        <w:r>
          <w:instrText xml:space="preserve"> PAGE   \* MERGEFORMAT </w:instrText>
        </w:r>
        <w:r>
          <w:fldChar w:fldCharType="separate"/>
        </w:r>
        <w:r w:rsidR="00E507F0">
          <w:rPr>
            <w:noProof/>
          </w:rPr>
          <w:t>21</w:t>
        </w:r>
        <w:r>
          <w:rPr>
            <w:noProof/>
          </w:rPr>
          <w:fldChar w:fldCharType="end"/>
        </w:r>
      </w:p>
    </w:sdtContent>
  </w:sdt>
  <w:p w14:paraId="0905A20F" w14:textId="77777777" w:rsidR="00501B09" w:rsidRDefault="00501B09" w:rsidP="00AA6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CE3847" w14:textId="77777777" w:rsidR="00C13408" w:rsidRDefault="00C13408" w:rsidP="00AA60D4">
      <w:r>
        <w:separator/>
      </w:r>
    </w:p>
  </w:footnote>
  <w:footnote w:type="continuationSeparator" w:id="0">
    <w:p w14:paraId="30E24082" w14:textId="77777777" w:rsidR="00C13408" w:rsidRDefault="00C13408"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501B09" w:rsidRDefault="00501B09" w:rsidP="00AA6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7"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8"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3"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9"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6"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0"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4"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7"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39"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0"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2"/>
  </w:num>
  <w:num w:numId="2">
    <w:abstractNumId w:val="6"/>
  </w:num>
  <w:num w:numId="3">
    <w:abstractNumId w:val="20"/>
  </w:num>
  <w:num w:numId="4">
    <w:abstractNumId w:val="5"/>
  </w:num>
  <w:num w:numId="5">
    <w:abstractNumId w:val="38"/>
  </w:num>
  <w:num w:numId="6">
    <w:abstractNumId w:val="14"/>
  </w:num>
  <w:num w:numId="7">
    <w:abstractNumId w:val="3"/>
  </w:num>
  <w:num w:numId="8">
    <w:abstractNumId w:val="17"/>
  </w:num>
  <w:num w:numId="9">
    <w:abstractNumId w:val="31"/>
  </w:num>
  <w:num w:numId="10">
    <w:abstractNumId w:val="39"/>
  </w:num>
  <w:num w:numId="11">
    <w:abstractNumId w:val="29"/>
  </w:num>
  <w:num w:numId="12">
    <w:abstractNumId w:val="25"/>
  </w:num>
  <w:num w:numId="13">
    <w:abstractNumId w:val="24"/>
  </w:num>
  <w:num w:numId="14">
    <w:abstractNumId w:val="12"/>
  </w:num>
  <w:num w:numId="15">
    <w:abstractNumId w:val="15"/>
  </w:num>
  <w:num w:numId="16">
    <w:abstractNumId w:val="16"/>
  </w:num>
  <w:num w:numId="17">
    <w:abstractNumId w:val="4"/>
  </w:num>
  <w:num w:numId="18">
    <w:abstractNumId w:val="10"/>
  </w:num>
  <w:num w:numId="19">
    <w:abstractNumId w:val="36"/>
  </w:num>
  <w:num w:numId="20">
    <w:abstractNumId w:val="33"/>
  </w:num>
  <w:num w:numId="21">
    <w:abstractNumId w:val="2"/>
  </w:num>
  <w:num w:numId="22">
    <w:abstractNumId w:val="7"/>
  </w:num>
  <w:num w:numId="23">
    <w:abstractNumId w:val="40"/>
  </w:num>
  <w:num w:numId="24">
    <w:abstractNumId w:val="28"/>
  </w:num>
  <w:num w:numId="25">
    <w:abstractNumId w:val="22"/>
  </w:num>
  <w:num w:numId="26">
    <w:abstractNumId w:val="18"/>
  </w:num>
  <w:num w:numId="27">
    <w:abstractNumId w:val="8"/>
  </w:num>
  <w:num w:numId="28">
    <w:abstractNumId w:val="34"/>
  </w:num>
  <w:num w:numId="29">
    <w:abstractNumId w:val="26"/>
  </w:num>
  <w:num w:numId="30">
    <w:abstractNumId w:val="30"/>
  </w:num>
  <w:num w:numId="31">
    <w:abstractNumId w:val="1"/>
  </w:num>
  <w:num w:numId="32">
    <w:abstractNumId w:val="27"/>
  </w:num>
  <w:num w:numId="33">
    <w:abstractNumId w:val="9"/>
  </w:num>
  <w:num w:numId="34">
    <w:abstractNumId w:val="37"/>
  </w:num>
  <w:num w:numId="35">
    <w:abstractNumId w:val="23"/>
  </w:num>
  <w:num w:numId="36">
    <w:abstractNumId w:val="11"/>
  </w:num>
  <w:num w:numId="37">
    <w:abstractNumId w:val="13"/>
  </w:num>
  <w:num w:numId="38">
    <w:abstractNumId w:val="0"/>
  </w:num>
  <w:num w:numId="39">
    <w:abstractNumId w:val="35"/>
  </w:num>
  <w:num w:numId="40">
    <w:abstractNumId w:val="21"/>
  </w:num>
  <w:num w:numId="4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6619"/>
    <w:rsid w:val="0000709D"/>
    <w:rsid w:val="00010085"/>
    <w:rsid w:val="00011DD5"/>
    <w:rsid w:val="00014B81"/>
    <w:rsid w:val="0001510C"/>
    <w:rsid w:val="0001553A"/>
    <w:rsid w:val="000169BB"/>
    <w:rsid w:val="00020F02"/>
    <w:rsid w:val="00022A04"/>
    <w:rsid w:val="00025AA0"/>
    <w:rsid w:val="00027545"/>
    <w:rsid w:val="00031599"/>
    <w:rsid w:val="00032271"/>
    <w:rsid w:val="00032EEE"/>
    <w:rsid w:val="00033B9D"/>
    <w:rsid w:val="00035428"/>
    <w:rsid w:val="0003629E"/>
    <w:rsid w:val="00040C2A"/>
    <w:rsid w:val="0004735B"/>
    <w:rsid w:val="000503FF"/>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B544A"/>
    <w:rsid w:val="000B7B29"/>
    <w:rsid w:val="000C1B2E"/>
    <w:rsid w:val="000C2A22"/>
    <w:rsid w:val="000D3740"/>
    <w:rsid w:val="000D548A"/>
    <w:rsid w:val="000D6B5C"/>
    <w:rsid w:val="000D76B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6DA4"/>
    <w:rsid w:val="0011715A"/>
    <w:rsid w:val="00120FF4"/>
    <w:rsid w:val="00124822"/>
    <w:rsid w:val="001258DD"/>
    <w:rsid w:val="00125BE7"/>
    <w:rsid w:val="001266EA"/>
    <w:rsid w:val="0012674A"/>
    <w:rsid w:val="00127D1D"/>
    <w:rsid w:val="00131B1E"/>
    <w:rsid w:val="00133D17"/>
    <w:rsid w:val="001341FB"/>
    <w:rsid w:val="001360D0"/>
    <w:rsid w:val="00137EAE"/>
    <w:rsid w:val="001408D6"/>
    <w:rsid w:val="001447AD"/>
    <w:rsid w:val="00145C3A"/>
    <w:rsid w:val="001475AC"/>
    <w:rsid w:val="00147EB0"/>
    <w:rsid w:val="00150D90"/>
    <w:rsid w:val="001535EB"/>
    <w:rsid w:val="0016170F"/>
    <w:rsid w:val="00162F76"/>
    <w:rsid w:val="00163600"/>
    <w:rsid w:val="00167E13"/>
    <w:rsid w:val="00171ADF"/>
    <w:rsid w:val="00171FE3"/>
    <w:rsid w:val="00173B00"/>
    <w:rsid w:val="001744F4"/>
    <w:rsid w:val="00183692"/>
    <w:rsid w:val="00183FDB"/>
    <w:rsid w:val="001869F6"/>
    <w:rsid w:val="001A48BE"/>
    <w:rsid w:val="001A7A59"/>
    <w:rsid w:val="001A7ABB"/>
    <w:rsid w:val="001B25AC"/>
    <w:rsid w:val="001B2AFC"/>
    <w:rsid w:val="001B39BD"/>
    <w:rsid w:val="001B56E8"/>
    <w:rsid w:val="001B5A96"/>
    <w:rsid w:val="001B6345"/>
    <w:rsid w:val="001B6F38"/>
    <w:rsid w:val="001C388F"/>
    <w:rsid w:val="001C4B72"/>
    <w:rsid w:val="001C529D"/>
    <w:rsid w:val="001C559D"/>
    <w:rsid w:val="001C7289"/>
    <w:rsid w:val="001D1F97"/>
    <w:rsid w:val="001D341D"/>
    <w:rsid w:val="001D5081"/>
    <w:rsid w:val="001D50B6"/>
    <w:rsid w:val="001D5CB9"/>
    <w:rsid w:val="001E11D7"/>
    <w:rsid w:val="001E1886"/>
    <w:rsid w:val="001E3953"/>
    <w:rsid w:val="001E40D6"/>
    <w:rsid w:val="001E443D"/>
    <w:rsid w:val="001E65DF"/>
    <w:rsid w:val="001F1E4D"/>
    <w:rsid w:val="001F620B"/>
    <w:rsid w:val="001F6FAC"/>
    <w:rsid w:val="001F7661"/>
    <w:rsid w:val="002001CB"/>
    <w:rsid w:val="00202433"/>
    <w:rsid w:val="00202720"/>
    <w:rsid w:val="002103B2"/>
    <w:rsid w:val="0021140D"/>
    <w:rsid w:val="00213531"/>
    <w:rsid w:val="00213865"/>
    <w:rsid w:val="00220203"/>
    <w:rsid w:val="002210CB"/>
    <w:rsid w:val="00222F65"/>
    <w:rsid w:val="00223530"/>
    <w:rsid w:val="00230049"/>
    <w:rsid w:val="00233503"/>
    <w:rsid w:val="00234690"/>
    <w:rsid w:val="002416B7"/>
    <w:rsid w:val="00242E60"/>
    <w:rsid w:val="00243011"/>
    <w:rsid w:val="00244C66"/>
    <w:rsid w:val="0025361F"/>
    <w:rsid w:val="00257AC5"/>
    <w:rsid w:val="00260277"/>
    <w:rsid w:val="0026205E"/>
    <w:rsid w:val="002626CB"/>
    <w:rsid w:val="00263CD4"/>
    <w:rsid w:val="00267CEA"/>
    <w:rsid w:val="0027285E"/>
    <w:rsid w:val="00272D65"/>
    <w:rsid w:val="00286326"/>
    <w:rsid w:val="00287485"/>
    <w:rsid w:val="00287EF4"/>
    <w:rsid w:val="002967DD"/>
    <w:rsid w:val="002A0703"/>
    <w:rsid w:val="002A37FA"/>
    <w:rsid w:val="002A4B1A"/>
    <w:rsid w:val="002B230A"/>
    <w:rsid w:val="002B412A"/>
    <w:rsid w:val="002C031D"/>
    <w:rsid w:val="002D4F4C"/>
    <w:rsid w:val="002D65F1"/>
    <w:rsid w:val="002E7B26"/>
    <w:rsid w:val="002F3611"/>
    <w:rsid w:val="002F3AB4"/>
    <w:rsid w:val="002F5FFC"/>
    <w:rsid w:val="00303E8E"/>
    <w:rsid w:val="00306659"/>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36E5E"/>
    <w:rsid w:val="00340546"/>
    <w:rsid w:val="003458AB"/>
    <w:rsid w:val="003461D9"/>
    <w:rsid w:val="00352309"/>
    <w:rsid w:val="00352A00"/>
    <w:rsid w:val="00362A7D"/>
    <w:rsid w:val="00362B48"/>
    <w:rsid w:val="00367264"/>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3D42"/>
    <w:rsid w:val="003C3D90"/>
    <w:rsid w:val="003C638A"/>
    <w:rsid w:val="003C6B5A"/>
    <w:rsid w:val="003C72B3"/>
    <w:rsid w:val="003D0EF4"/>
    <w:rsid w:val="003E160B"/>
    <w:rsid w:val="003F0D92"/>
    <w:rsid w:val="003F1F94"/>
    <w:rsid w:val="003F4E67"/>
    <w:rsid w:val="003F6DFD"/>
    <w:rsid w:val="004001C6"/>
    <w:rsid w:val="00401456"/>
    <w:rsid w:val="00402458"/>
    <w:rsid w:val="004051F9"/>
    <w:rsid w:val="00407B88"/>
    <w:rsid w:val="00410105"/>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4D42"/>
    <w:rsid w:val="00486318"/>
    <w:rsid w:val="00493005"/>
    <w:rsid w:val="0049320F"/>
    <w:rsid w:val="0049629D"/>
    <w:rsid w:val="004A3F25"/>
    <w:rsid w:val="004A5BB4"/>
    <w:rsid w:val="004A6464"/>
    <w:rsid w:val="004A7135"/>
    <w:rsid w:val="004B181C"/>
    <w:rsid w:val="004B3084"/>
    <w:rsid w:val="004C30F9"/>
    <w:rsid w:val="004C46AB"/>
    <w:rsid w:val="004C6DEC"/>
    <w:rsid w:val="004C76D2"/>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2381"/>
    <w:rsid w:val="0054596A"/>
    <w:rsid w:val="005463DA"/>
    <w:rsid w:val="005467D2"/>
    <w:rsid w:val="0055061F"/>
    <w:rsid w:val="00552949"/>
    <w:rsid w:val="00552BBD"/>
    <w:rsid w:val="00556AFA"/>
    <w:rsid w:val="00560A6F"/>
    <w:rsid w:val="00565D48"/>
    <w:rsid w:val="0056636D"/>
    <w:rsid w:val="00567019"/>
    <w:rsid w:val="00571974"/>
    <w:rsid w:val="00573684"/>
    <w:rsid w:val="00576A4F"/>
    <w:rsid w:val="00576CDC"/>
    <w:rsid w:val="00580C63"/>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E14"/>
    <w:rsid w:val="005B139C"/>
    <w:rsid w:val="005B278B"/>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F01A3"/>
    <w:rsid w:val="005F1C53"/>
    <w:rsid w:val="0060342C"/>
    <w:rsid w:val="006034A5"/>
    <w:rsid w:val="00603E0C"/>
    <w:rsid w:val="006050C1"/>
    <w:rsid w:val="006053E5"/>
    <w:rsid w:val="0061147D"/>
    <w:rsid w:val="00613F49"/>
    <w:rsid w:val="00615651"/>
    <w:rsid w:val="00620FB3"/>
    <w:rsid w:val="00621870"/>
    <w:rsid w:val="00626086"/>
    <w:rsid w:val="0063001B"/>
    <w:rsid w:val="0063124D"/>
    <w:rsid w:val="00633FBB"/>
    <w:rsid w:val="006342F3"/>
    <w:rsid w:val="006403F3"/>
    <w:rsid w:val="006448BA"/>
    <w:rsid w:val="00646173"/>
    <w:rsid w:val="00650C66"/>
    <w:rsid w:val="00652F40"/>
    <w:rsid w:val="00654628"/>
    <w:rsid w:val="00655D7A"/>
    <w:rsid w:val="006563E9"/>
    <w:rsid w:val="00656E03"/>
    <w:rsid w:val="006578E6"/>
    <w:rsid w:val="006605B9"/>
    <w:rsid w:val="00666C52"/>
    <w:rsid w:val="0067177C"/>
    <w:rsid w:val="00671CC8"/>
    <w:rsid w:val="00672BAE"/>
    <w:rsid w:val="006738C4"/>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D20"/>
    <w:rsid w:val="006D2FFD"/>
    <w:rsid w:val="006D4BE3"/>
    <w:rsid w:val="006D6DD2"/>
    <w:rsid w:val="006D700A"/>
    <w:rsid w:val="006E2308"/>
    <w:rsid w:val="006E47EA"/>
    <w:rsid w:val="006E6D83"/>
    <w:rsid w:val="006F0252"/>
    <w:rsid w:val="006F0EA4"/>
    <w:rsid w:val="006F2EE0"/>
    <w:rsid w:val="006F4335"/>
    <w:rsid w:val="006F7FB1"/>
    <w:rsid w:val="0070077C"/>
    <w:rsid w:val="007023E8"/>
    <w:rsid w:val="00702B29"/>
    <w:rsid w:val="00703E4A"/>
    <w:rsid w:val="00703FB4"/>
    <w:rsid w:val="0070556F"/>
    <w:rsid w:val="0070761B"/>
    <w:rsid w:val="007146B7"/>
    <w:rsid w:val="007150C4"/>
    <w:rsid w:val="007169AF"/>
    <w:rsid w:val="00717E64"/>
    <w:rsid w:val="0072014E"/>
    <w:rsid w:val="00725EC2"/>
    <w:rsid w:val="00726B64"/>
    <w:rsid w:val="007317B8"/>
    <w:rsid w:val="007322AC"/>
    <w:rsid w:val="007328A0"/>
    <w:rsid w:val="00733C05"/>
    <w:rsid w:val="00733C9A"/>
    <w:rsid w:val="00742CE2"/>
    <w:rsid w:val="00742EED"/>
    <w:rsid w:val="00745057"/>
    <w:rsid w:val="007452B0"/>
    <w:rsid w:val="00746F9C"/>
    <w:rsid w:val="0075023E"/>
    <w:rsid w:val="007514EC"/>
    <w:rsid w:val="007529CC"/>
    <w:rsid w:val="00754976"/>
    <w:rsid w:val="00761253"/>
    <w:rsid w:val="007676B1"/>
    <w:rsid w:val="007723C0"/>
    <w:rsid w:val="00780008"/>
    <w:rsid w:val="007830B4"/>
    <w:rsid w:val="007837C0"/>
    <w:rsid w:val="00783AD0"/>
    <w:rsid w:val="00783CF9"/>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2B0F"/>
    <w:rsid w:val="007D4E27"/>
    <w:rsid w:val="007E0ED3"/>
    <w:rsid w:val="007E1D4A"/>
    <w:rsid w:val="007E3A5E"/>
    <w:rsid w:val="007E5E98"/>
    <w:rsid w:val="007F1412"/>
    <w:rsid w:val="007F2120"/>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92F"/>
    <w:rsid w:val="00835FE4"/>
    <w:rsid w:val="00841520"/>
    <w:rsid w:val="00843144"/>
    <w:rsid w:val="0084336E"/>
    <w:rsid w:val="0085187A"/>
    <w:rsid w:val="00855EE6"/>
    <w:rsid w:val="008621B5"/>
    <w:rsid w:val="00862763"/>
    <w:rsid w:val="00866650"/>
    <w:rsid w:val="00867149"/>
    <w:rsid w:val="00870DB9"/>
    <w:rsid w:val="0087360D"/>
    <w:rsid w:val="00874D73"/>
    <w:rsid w:val="00874E90"/>
    <w:rsid w:val="008821DD"/>
    <w:rsid w:val="008823B5"/>
    <w:rsid w:val="0088332A"/>
    <w:rsid w:val="00883E87"/>
    <w:rsid w:val="0088407C"/>
    <w:rsid w:val="008873D4"/>
    <w:rsid w:val="00890615"/>
    <w:rsid w:val="00890803"/>
    <w:rsid w:val="0089198A"/>
    <w:rsid w:val="00892450"/>
    <w:rsid w:val="00892E08"/>
    <w:rsid w:val="00894C71"/>
    <w:rsid w:val="00895714"/>
    <w:rsid w:val="008A032D"/>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6C5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0659"/>
    <w:rsid w:val="00951D2A"/>
    <w:rsid w:val="00952285"/>
    <w:rsid w:val="00952B36"/>
    <w:rsid w:val="009534EB"/>
    <w:rsid w:val="00955667"/>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A62"/>
    <w:rsid w:val="009A2EBE"/>
    <w:rsid w:val="009A2F15"/>
    <w:rsid w:val="009A4D63"/>
    <w:rsid w:val="009A6016"/>
    <w:rsid w:val="009A6589"/>
    <w:rsid w:val="009A6E04"/>
    <w:rsid w:val="009B08AA"/>
    <w:rsid w:val="009B3D05"/>
    <w:rsid w:val="009B3E4F"/>
    <w:rsid w:val="009B5F21"/>
    <w:rsid w:val="009B7499"/>
    <w:rsid w:val="009C18F7"/>
    <w:rsid w:val="009C24B1"/>
    <w:rsid w:val="009C592B"/>
    <w:rsid w:val="009C6260"/>
    <w:rsid w:val="009C62B1"/>
    <w:rsid w:val="009C6DE6"/>
    <w:rsid w:val="009D0BBD"/>
    <w:rsid w:val="009D0DF1"/>
    <w:rsid w:val="009D6FD0"/>
    <w:rsid w:val="009E0E68"/>
    <w:rsid w:val="009F195B"/>
    <w:rsid w:val="009F236B"/>
    <w:rsid w:val="009F30DD"/>
    <w:rsid w:val="009F3730"/>
    <w:rsid w:val="009F57FF"/>
    <w:rsid w:val="009F6392"/>
    <w:rsid w:val="00A03DDF"/>
    <w:rsid w:val="00A04786"/>
    <w:rsid w:val="00A06A88"/>
    <w:rsid w:val="00A10499"/>
    <w:rsid w:val="00A10D9B"/>
    <w:rsid w:val="00A12282"/>
    <w:rsid w:val="00A13662"/>
    <w:rsid w:val="00A17F67"/>
    <w:rsid w:val="00A2135B"/>
    <w:rsid w:val="00A23B73"/>
    <w:rsid w:val="00A25AB0"/>
    <w:rsid w:val="00A27273"/>
    <w:rsid w:val="00A3035D"/>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D3B"/>
    <w:rsid w:val="00A50E4B"/>
    <w:rsid w:val="00A53583"/>
    <w:rsid w:val="00A6054A"/>
    <w:rsid w:val="00A60F17"/>
    <w:rsid w:val="00A6126A"/>
    <w:rsid w:val="00A61C1E"/>
    <w:rsid w:val="00A623E4"/>
    <w:rsid w:val="00A631B8"/>
    <w:rsid w:val="00A67E55"/>
    <w:rsid w:val="00A71333"/>
    <w:rsid w:val="00A73126"/>
    <w:rsid w:val="00A74E62"/>
    <w:rsid w:val="00A77982"/>
    <w:rsid w:val="00A80C44"/>
    <w:rsid w:val="00A82F95"/>
    <w:rsid w:val="00A832BE"/>
    <w:rsid w:val="00A863B0"/>
    <w:rsid w:val="00A86980"/>
    <w:rsid w:val="00A86F2F"/>
    <w:rsid w:val="00A872A2"/>
    <w:rsid w:val="00A87463"/>
    <w:rsid w:val="00A95ADC"/>
    <w:rsid w:val="00A979D3"/>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31BE"/>
    <w:rsid w:val="00AE484A"/>
    <w:rsid w:val="00AE7637"/>
    <w:rsid w:val="00AE7921"/>
    <w:rsid w:val="00AE7ABE"/>
    <w:rsid w:val="00AF4370"/>
    <w:rsid w:val="00AF680F"/>
    <w:rsid w:val="00B01548"/>
    <w:rsid w:val="00B04637"/>
    <w:rsid w:val="00B0638D"/>
    <w:rsid w:val="00B0736C"/>
    <w:rsid w:val="00B078D1"/>
    <w:rsid w:val="00B10E47"/>
    <w:rsid w:val="00B10EB6"/>
    <w:rsid w:val="00B11F09"/>
    <w:rsid w:val="00B12765"/>
    <w:rsid w:val="00B12FCB"/>
    <w:rsid w:val="00B14593"/>
    <w:rsid w:val="00B15063"/>
    <w:rsid w:val="00B15F01"/>
    <w:rsid w:val="00B17835"/>
    <w:rsid w:val="00B251F7"/>
    <w:rsid w:val="00B3179A"/>
    <w:rsid w:val="00B31F64"/>
    <w:rsid w:val="00B32ECD"/>
    <w:rsid w:val="00B342BA"/>
    <w:rsid w:val="00B36A83"/>
    <w:rsid w:val="00B41C5E"/>
    <w:rsid w:val="00B51BF8"/>
    <w:rsid w:val="00B54A0A"/>
    <w:rsid w:val="00B54C05"/>
    <w:rsid w:val="00B61D95"/>
    <w:rsid w:val="00B67A78"/>
    <w:rsid w:val="00B7006F"/>
    <w:rsid w:val="00B70FAB"/>
    <w:rsid w:val="00B74C65"/>
    <w:rsid w:val="00B7526F"/>
    <w:rsid w:val="00B7621A"/>
    <w:rsid w:val="00B80016"/>
    <w:rsid w:val="00B83673"/>
    <w:rsid w:val="00B86A6B"/>
    <w:rsid w:val="00B925C3"/>
    <w:rsid w:val="00B92E17"/>
    <w:rsid w:val="00BA26C3"/>
    <w:rsid w:val="00BA35EF"/>
    <w:rsid w:val="00BA3839"/>
    <w:rsid w:val="00BA62EC"/>
    <w:rsid w:val="00BB11DA"/>
    <w:rsid w:val="00BB2635"/>
    <w:rsid w:val="00BB4000"/>
    <w:rsid w:val="00BB74D7"/>
    <w:rsid w:val="00BE01A3"/>
    <w:rsid w:val="00BE0711"/>
    <w:rsid w:val="00BE1588"/>
    <w:rsid w:val="00BF0247"/>
    <w:rsid w:val="00BF09F3"/>
    <w:rsid w:val="00BF0C8E"/>
    <w:rsid w:val="00BF1C13"/>
    <w:rsid w:val="00BF1F63"/>
    <w:rsid w:val="00C00057"/>
    <w:rsid w:val="00C00932"/>
    <w:rsid w:val="00C01ED7"/>
    <w:rsid w:val="00C020EC"/>
    <w:rsid w:val="00C02500"/>
    <w:rsid w:val="00C03392"/>
    <w:rsid w:val="00C04A92"/>
    <w:rsid w:val="00C04E95"/>
    <w:rsid w:val="00C05711"/>
    <w:rsid w:val="00C060DB"/>
    <w:rsid w:val="00C10681"/>
    <w:rsid w:val="00C11A18"/>
    <w:rsid w:val="00C12DC4"/>
    <w:rsid w:val="00C13408"/>
    <w:rsid w:val="00C153C2"/>
    <w:rsid w:val="00C15C26"/>
    <w:rsid w:val="00C17573"/>
    <w:rsid w:val="00C23507"/>
    <w:rsid w:val="00C23C62"/>
    <w:rsid w:val="00C2421E"/>
    <w:rsid w:val="00C27B07"/>
    <w:rsid w:val="00C345A0"/>
    <w:rsid w:val="00C41C24"/>
    <w:rsid w:val="00C43A27"/>
    <w:rsid w:val="00C45299"/>
    <w:rsid w:val="00C474B5"/>
    <w:rsid w:val="00C478A7"/>
    <w:rsid w:val="00C4798E"/>
    <w:rsid w:val="00C50CAC"/>
    <w:rsid w:val="00C55B2F"/>
    <w:rsid w:val="00C576F2"/>
    <w:rsid w:val="00C5770A"/>
    <w:rsid w:val="00C57A93"/>
    <w:rsid w:val="00C64E9B"/>
    <w:rsid w:val="00C65376"/>
    <w:rsid w:val="00C65968"/>
    <w:rsid w:val="00C661B9"/>
    <w:rsid w:val="00C67E82"/>
    <w:rsid w:val="00C72F0F"/>
    <w:rsid w:val="00C75E7C"/>
    <w:rsid w:val="00C7770B"/>
    <w:rsid w:val="00C77C90"/>
    <w:rsid w:val="00C80C03"/>
    <w:rsid w:val="00C81F71"/>
    <w:rsid w:val="00C82AC8"/>
    <w:rsid w:val="00C85389"/>
    <w:rsid w:val="00C85865"/>
    <w:rsid w:val="00C87B0E"/>
    <w:rsid w:val="00C904A8"/>
    <w:rsid w:val="00C96E10"/>
    <w:rsid w:val="00CA0B75"/>
    <w:rsid w:val="00CA13EE"/>
    <w:rsid w:val="00CA6A3D"/>
    <w:rsid w:val="00CB28CC"/>
    <w:rsid w:val="00CB3E19"/>
    <w:rsid w:val="00CB65B6"/>
    <w:rsid w:val="00CC0504"/>
    <w:rsid w:val="00CC4727"/>
    <w:rsid w:val="00CC4C84"/>
    <w:rsid w:val="00CC5139"/>
    <w:rsid w:val="00CC6926"/>
    <w:rsid w:val="00CD1F8F"/>
    <w:rsid w:val="00CD455C"/>
    <w:rsid w:val="00CE013B"/>
    <w:rsid w:val="00CE29EF"/>
    <w:rsid w:val="00CE2AF0"/>
    <w:rsid w:val="00CF2AC0"/>
    <w:rsid w:val="00CF5039"/>
    <w:rsid w:val="00CF5A34"/>
    <w:rsid w:val="00D00AD8"/>
    <w:rsid w:val="00D00BF9"/>
    <w:rsid w:val="00D038A0"/>
    <w:rsid w:val="00D05F2F"/>
    <w:rsid w:val="00D069FA"/>
    <w:rsid w:val="00D148DE"/>
    <w:rsid w:val="00D20285"/>
    <w:rsid w:val="00D22C86"/>
    <w:rsid w:val="00D262D3"/>
    <w:rsid w:val="00D26BC9"/>
    <w:rsid w:val="00D3392E"/>
    <w:rsid w:val="00D403E1"/>
    <w:rsid w:val="00D44EC6"/>
    <w:rsid w:val="00D45A4D"/>
    <w:rsid w:val="00D567DA"/>
    <w:rsid w:val="00D610C2"/>
    <w:rsid w:val="00D62B59"/>
    <w:rsid w:val="00D6776E"/>
    <w:rsid w:val="00D73927"/>
    <w:rsid w:val="00D739F9"/>
    <w:rsid w:val="00D80B4A"/>
    <w:rsid w:val="00D82654"/>
    <w:rsid w:val="00D82E93"/>
    <w:rsid w:val="00D83408"/>
    <w:rsid w:val="00D83895"/>
    <w:rsid w:val="00D87BFE"/>
    <w:rsid w:val="00D91631"/>
    <w:rsid w:val="00D9339E"/>
    <w:rsid w:val="00D93DE9"/>
    <w:rsid w:val="00D95397"/>
    <w:rsid w:val="00D95F55"/>
    <w:rsid w:val="00D975C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B02"/>
    <w:rsid w:val="00DE47F9"/>
    <w:rsid w:val="00DE7D71"/>
    <w:rsid w:val="00DF083F"/>
    <w:rsid w:val="00DF3771"/>
    <w:rsid w:val="00E03148"/>
    <w:rsid w:val="00E04149"/>
    <w:rsid w:val="00E0684E"/>
    <w:rsid w:val="00E06F2A"/>
    <w:rsid w:val="00E1180D"/>
    <w:rsid w:val="00E145AD"/>
    <w:rsid w:val="00E14BDD"/>
    <w:rsid w:val="00E151CF"/>
    <w:rsid w:val="00E160A6"/>
    <w:rsid w:val="00E1642B"/>
    <w:rsid w:val="00E2273C"/>
    <w:rsid w:val="00E2396D"/>
    <w:rsid w:val="00E24BA2"/>
    <w:rsid w:val="00E3217B"/>
    <w:rsid w:val="00E32A49"/>
    <w:rsid w:val="00E34922"/>
    <w:rsid w:val="00E35119"/>
    <w:rsid w:val="00E37EAC"/>
    <w:rsid w:val="00E41DBF"/>
    <w:rsid w:val="00E42088"/>
    <w:rsid w:val="00E449B7"/>
    <w:rsid w:val="00E45057"/>
    <w:rsid w:val="00E45582"/>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5B7"/>
    <w:rsid w:val="00E606A5"/>
    <w:rsid w:val="00E60B18"/>
    <w:rsid w:val="00E60FC0"/>
    <w:rsid w:val="00E61B7B"/>
    <w:rsid w:val="00E61D2F"/>
    <w:rsid w:val="00E61F95"/>
    <w:rsid w:val="00E65111"/>
    <w:rsid w:val="00E652ED"/>
    <w:rsid w:val="00E6786F"/>
    <w:rsid w:val="00E7384A"/>
    <w:rsid w:val="00E74F45"/>
    <w:rsid w:val="00E758CD"/>
    <w:rsid w:val="00E76F76"/>
    <w:rsid w:val="00E82F3A"/>
    <w:rsid w:val="00E83B17"/>
    <w:rsid w:val="00E94D90"/>
    <w:rsid w:val="00E94ECB"/>
    <w:rsid w:val="00EA20D6"/>
    <w:rsid w:val="00EA5A2C"/>
    <w:rsid w:val="00EA5A93"/>
    <w:rsid w:val="00EA7538"/>
    <w:rsid w:val="00EB58C4"/>
    <w:rsid w:val="00EB5F7D"/>
    <w:rsid w:val="00EB7E79"/>
    <w:rsid w:val="00EC0C97"/>
    <w:rsid w:val="00EC27F7"/>
    <w:rsid w:val="00EC333B"/>
    <w:rsid w:val="00EC7AC2"/>
    <w:rsid w:val="00ED074A"/>
    <w:rsid w:val="00ED1068"/>
    <w:rsid w:val="00ED1936"/>
    <w:rsid w:val="00EE341B"/>
    <w:rsid w:val="00EE5CE8"/>
    <w:rsid w:val="00EE6712"/>
    <w:rsid w:val="00EE72C6"/>
    <w:rsid w:val="00F025E8"/>
    <w:rsid w:val="00F026BB"/>
    <w:rsid w:val="00F1137D"/>
    <w:rsid w:val="00F12687"/>
    <w:rsid w:val="00F12CA1"/>
    <w:rsid w:val="00F13DAB"/>
    <w:rsid w:val="00F158F1"/>
    <w:rsid w:val="00F16498"/>
    <w:rsid w:val="00F264F1"/>
    <w:rsid w:val="00F26ADE"/>
    <w:rsid w:val="00F26B2A"/>
    <w:rsid w:val="00F356F2"/>
    <w:rsid w:val="00F40D33"/>
    <w:rsid w:val="00F41B2A"/>
    <w:rsid w:val="00F44C12"/>
    <w:rsid w:val="00F4715D"/>
    <w:rsid w:val="00F6158D"/>
    <w:rsid w:val="00F617BB"/>
    <w:rsid w:val="00F649B6"/>
    <w:rsid w:val="00F66D72"/>
    <w:rsid w:val="00F67462"/>
    <w:rsid w:val="00F722E6"/>
    <w:rsid w:val="00F72D60"/>
    <w:rsid w:val="00F75B21"/>
    <w:rsid w:val="00F761C5"/>
    <w:rsid w:val="00F80130"/>
    <w:rsid w:val="00F8179C"/>
    <w:rsid w:val="00F87EB6"/>
    <w:rsid w:val="00F92A1F"/>
    <w:rsid w:val="00F92AAD"/>
    <w:rsid w:val="00F94511"/>
    <w:rsid w:val="00F94859"/>
    <w:rsid w:val="00F96722"/>
    <w:rsid w:val="00F972FE"/>
    <w:rsid w:val="00FA0085"/>
    <w:rsid w:val="00FA0485"/>
    <w:rsid w:val="00FA1E5C"/>
    <w:rsid w:val="00FA2FD9"/>
    <w:rsid w:val="00FA33F1"/>
    <w:rsid w:val="00FA40A9"/>
    <w:rsid w:val="00FB1535"/>
    <w:rsid w:val="00FB35B6"/>
    <w:rsid w:val="00FB4643"/>
    <w:rsid w:val="00FC1718"/>
    <w:rsid w:val="00FC3897"/>
    <w:rsid w:val="00FC52FE"/>
    <w:rsid w:val="00FC5F58"/>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43609F"/>
    <w:pPr>
      <w:spacing w:after="100"/>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F94511"/>
    <w:pPr>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g"/><Relationship Id="rId25" Type="http://schemas.openxmlformats.org/officeDocument/2006/relationships/image" Target="media/image15.jp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jpg"/><Relationship Id="rId29" Type="http://schemas.openxmlformats.org/officeDocument/2006/relationships/image" Target="media/image1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jpe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jpg"/><Relationship Id="rId27" Type="http://schemas.openxmlformats.org/officeDocument/2006/relationships/image" Target="media/image17.png"/><Relationship Id="rId30" Type="http://schemas.openxmlformats.org/officeDocument/2006/relationships/image" Target="media/image20.jp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498C8F-BF72-40B1-9CEB-46D0F3561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8</TotalTime>
  <Pages>35</Pages>
  <Words>11643</Words>
  <Characters>62877</Characters>
  <Application>Microsoft Office Word</Application>
  <DocSecurity>0</DocSecurity>
  <Lines>523</Lines>
  <Paragraphs>14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74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rodrigues</cp:lastModifiedBy>
  <cp:revision>75</cp:revision>
  <cp:lastPrinted>2011-11-02T09:41:00Z</cp:lastPrinted>
  <dcterms:created xsi:type="dcterms:W3CDTF">2017-05-24T15:07:00Z</dcterms:created>
  <dcterms:modified xsi:type="dcterms:W3CDTF">2017-06-16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